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7165" w:rsidRPr="004A17B0" w:rsidRDefault="003A049A" w:rsidP="00650CD8">
      <w:pPr>
        <w:pStyle w:val="Heading1"/>
        <w:spacing w:before="0" w:line="240" w:lineRule="auto"/>
        <w:rPr>
          <w:rFonts w:cs="Times New Roman"/>
          <w:szCs w:val="24"/>
        </w:rPr>
      </w:pPr>
      <w:r w:rsidRPr="004A17B0">
        <w:rPr>
          <w:rFonts w:cs="Times New Roman"/>
          <w:szCs w:val="24"/>
        </w:rPr>
        <w:t>BAB I</w:t>
      </w:r>
    </w:p>
    <w:p w:rsidR="003A049A" w:rsidRPr="004A17B0" w:rsidRDefault="003A049A" w:rsidP="00650CD8">
      <w:pPr>
        <w:pStyle w:val="Heading1"/>
        <w:spacing w:before="0" w:after="240" w:line="240" w:lineRule="auto"/>
        <w:rPr>
          <w:rFonts w:cs="Times New Roman"/>
          <w:szCs w:val="24"/>
        </w:rPr>
      </w:pPr>
      <w:r w:rsidRPr="004A17B0">
        <w:rPr>
          <w:rFonts w:cs="Times New Roman"/>
          <w:szCs w:val="24"/>
        </w:rPr>
        <w:t>PENDAHULUAN</w:t>
      </w:r>
    </w:p>
    <w:p w:rsidR="003A049A" w:rsidRPr="004A17B0" w:rsidRDefault="003A049A" w:rsidP="00650CD8">
      <w:pPr>
        <w:pStyle w:val="Heading2"/>
        <w:numPr>
          <w:ilvl w:val="0"/>
          <w:numId w:val="3"/>
        </w:numPr>
        <w:tabs>
          <w:tab w:val="left" w:pos="0"/>
          <w:tab w:val="left" w:pos="709"/>
        </w:tabs>
        <w:spacing w:line="240" w:lineRule="auto"/>
        <w:ind w:left="0" w:firstLine="0"/>
        <w:rPr>
          <w:rFonts w:cs="Times New Roman"/>
          <w:szCs w:val="24"/>
        </w:rPr>
      </w:pPr>
      <w:r w:rsidRPr="004A17B0">
        <w:rPr>
          <w:rFonts w:cs="Times New Roman"/>
          <w:szCs w:val="24"/>
        </w:rPr>
        <w:t>Latar Belakang</w:t>
      </w:r>
    </w:p>
    <w:p w:rsidR="001C013B" w:rsidRPr="004A17B0" w:rsidRDefault="00D140EC" w:rsidP="00650CD8">
      <w:pPr>
        <w:spacing w:line="240" w:lineRule="auto"/>
        <w:ind w:left="720" w:firstLine="414"/>
        <w:rPr>
          <w:rFonts w:cs="Times New Roman"/>
          <w:szCs w:val="24"/>
        </w:rPr>
      </w:pPr>
      <w:r w:rsidRPr="004A17B0">
        <w:rPr>
          <w:rFonts w:cs="Times New Roman"/>
          <w:szCs w:val="24"/>
        </w:rPr>
        <w:t xml:space="preserve">Organisasi Kesehatan Dunia (WHO) telah menyatakan bahwa </w:t>
      </w:r>
      <w:r w:rsidR="00225322" w:rsidRPr="004A17B0">
        <w:rPr>
          <w:rFonts w:cs="Times New Roman"/>
          <w:i/>
          <w:szCs w:val="24"/>
        </w:rPr>
        <w:t>Coronavirus disease</w:t>
      </w:r>
      <w:r w:rsidR="00225322" w:rsidRPr="004A17B0">
        <w:rPr>
          <w:rFonts w:cs="Times New Roman"/>
          <w:szCs w:val="24"/>
        </w:rPr>
        <w:t xml:space="preserve"> </w:t>
      </w:r>
      <w:r w:rsidR="00441A96" w:rsidRPr="004A17B0">
        <w:rPr>
          <w:rFonts w:cs="Times New Roman"/>
          <w:szCs w:val="24"/>
        </w:rPr>
        <w:t xml:space="preserve">2019 atau Covid-19 </w:t>
      </w:r>
      <w:r w:rsidR="00CB615A" w:rsidRPr="004A17B0">
        <w:rPr>
          <w:rFonts w:cs="Times New Roman"/>
          <w:szCs w:val="24"/>
        </w:rPr>
        <w:t>dikategorikan sebagai pandemi</w:t>
      </w:r>
      <w:r w:rsidR="00A46545" w:rsidRPr="004A17B0">
        <w:rPr>
          <w:rFonts w:cs="Times New Roman"/>
          <w:szCs w:val="24"/>
        </w:rPr>
        <w:t xml:space="preserve"> global</w:t>
      </w:r>
      <w:r w:rsidR="00CB615A" w:rsidRPr="004A17B0">
        <w:rPr>
          <w:rFonts w:cs="Times New Roman"/>
          <w:szCs w:val="24"/>
        </w:rPr>
        <w:t xml:space="preserve"> </w:t>
      </w:r>
      <w:r w:rsidRPr="004A17B0">
        <w:rPr>
          <w:rFonts w:cs="Times New Roman"/>
          <w:szCs w:val="24"/>
        </w:rPr>
        <w:t xml:space="preserve">pada </w:t>
      </w:r>
      <w:r w:rsidR="00626DDF" w:rsidRPr="004A17B0">
        <w:rPr>
          <w:rFonts w:cs="Times New Roman"/>
          <w:szCs w:val="24"/>
        </w:rPr>
        <w:t xml:space="preserve">11 Maret 2020 </w:t>
      </w:r>
      <w:r w:rsidR="00132188">
        <w:rPr>
          <w:rFonts w:cs="Times New Roman"/>
          <w:szCs w:val="24"/>
        </w:rPr>
        <w:fldChar w:fldCharType="begin" w:fldLock="1"/>
      </w:r>
      <w:r w:rsidR="008B0ADD">
        <w:rPr>
          <w:rFonts w:cs="Times New Roman"/>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00132188">
        <w:rPr>
          <w:rFonts w:cs="Times New Roman"/>
          <w:szCs w:val="24"/>
        </w:rPr>
        <w:fldChar w:fldCharType="separate"/>
      </w:r>
      <w:r w:rsidR="00B41099" w:rsidRPr="00B41099">
        <w:rPr>
          <w:rFonts w:cs="Times New Roman"/>
          <w:noProof/>
          <w:szCs w:val="24"/>
        </w:rPr>
        <w:t>(Watrianthos, 2020)</w:t>
      </w:r>
      <w:r w:rsidR="00132188">
        <w:rPr>
          <w:rFonts w:cs="Times New Roman"/>
          <w:szCs w:val="24"/>
        </w:rPr>
        <w:fldChar w:fldCharType="end"/>
      </w:r>
      <w:r w:rsidR="00132188">
        <w:rPr>
          <w:rFonts w:cs="Times New Roman"/>
          <w:szCs w:val="24"/>
        </w:rPr>
        <w:t xml:space="preserve">. </w:t>
      </w:r>
      <w:r w:rsidR="003B3BE3" w:rsidRPr="004A17B0">
        <w:rPr>
          <w:rFonts w:cs="Times New Roman"/>
          <w:szCs w:val="24"/>
        </w:rPr>
        <w:t xml:space="preserve">Pandemi tersebut menyebar dengan </w:t>
      </w:r>
      <w:r w:rsidR="00F557B3" w:rsidRPr="004A17B0">
        <w:rPr>
          <w:rFonts w:cs="Times New Roman"/>
          <w:szCs w:val="24"/>
        </w:rPr>
        <w:t>sangat cepat dan telah melanda 215 negara di dunia</w:t>
      </w:r>
      <w:r w:rsidR="0094340F">
        <w:rPr>
          <w:rFonts w:cs="Times New Roman"/>
          <w:szCs w:val="24"/>
        </w:rPr>
        <w:t xml:space="preserve"> </w:t>
      </w:r>
      <w:r w:rsidR="00B41099">
        <w:rPr>
          <w:rFonts w:cs="Times New Roman"/>
          <w:szCs w:val="24"/>
        </w:rPr>
        <w:fldChar w:fldCharType="begin" w:fldLock="1"/>
      </w:r>
      <w:r w:rsidR="008B0ADD">
        <w:rPr>
          <w:rFonts w:cs="Times New Roman"/>
          <w:szCs w:val="24"/>
        </w:rPr>
        <w:instrText>ADDIN CSL_CITATION {"citationItems":[{"id":"ITEM-1","itemData":{"DOI":"https://doi.org/10.22437/bio.v6i2.9759","abstract":"Pademi covid-19 telah mengganggu proses pembelajaran secara konvensional. Maka diperlukan solusi untuk menjawab permasalahan tersebut. Pembelajaran secara daring adalah salah satu alternatif yang dapat mengatasi masalah tersebut. Tujuan penelitian adalah untuk memperoleh gambaran pelaksanaan pembelajaran daring di Prodi Pendidikan Biologi FKIP Universitas Jambi sebagai upaya menekan penyebaran covid-19 di Perguruan Tinggi. Subjek penelitian adalah mahasiswa Prodi Pendidikan Biologi. Data dikumpulkan dengan wawancara melalui zoom cloud meeting. Analisis data dilakukan menggunakan teknik analisis interaktif Miles &amp; Huberman. Hasil penelitian menunjukkan bahwa: (1) mahasiswa telah memiliki fasilitas-fasilitas dasar yang dibutuhkan untuk mengikuti pembelajaran daring; (2) pembelajaran daring memiliki fleksibilitas dalam pelaksanaannya dan mampu mendorong munculnya kemandirian belajar dan motivasi untuk lebih aktif dalam belajar; dan (3)pembelajaran jarak jauh mendorong munculnya perilaku social distancing dan meminimalisir munculnya keramaian mahasiswa sehingga dianggap dapat mengurangi potensi penyebaran Covid-19 di lingkungan perguruan tinggi. Lemahnya pengawasan terhadap mahasiswa, kurang kuatnya sinyal di daerah pelosok, dan mahalnya biaya kuota adalah tantangan tersendiri dalam pembelajaran daring. Meningkatkan kemandirian belajar, minat dan motivasi, keberanian mengemukakan gagasan dan pertanyaan adalah keutungan lain dari pembelajaran daring.","author":[{"dropping-particle":"","family":"Sadikin","given":"Ali","non-dropping-particle":"","parse-names":false,"suffix":""},{"dropping-particle":"","family":"Hamidah","given":"Afreni","non-dropping-particle":"","parse-names":false,"suffix":""}],"container-title":"BIODIK: Jurnal Ilmiah Pendidikan Biologi","id":"ITEM-1","issue":"1","issued":{"date-parts":[["2020"]]},"page":"214-224","title":"Pembelajaran Daring di Tengah Wabah Covid-19 (Online Learning in the Middle of the Covid-19 Pandemic)","type":"article-journal","volume":"6"},"uris":["http://www.mendeley.com/documents/?uuid=c14116b5-f65d-4d36-8972-20e3b8271206"]}],"mendeley":{"formattedCitation":"(Sadikin and Hamidah, 2020)","plainTextFormattedCitation":"(Sadikin and Hamidah, 2020)","previouslyFormattedCitation":"(Sadikin and Hamidah, 2020)"},"properties":{"noteIndex":0},"schema":"https://github.com/citation-style-language/schema/raw/master/csl-citation.json"}</w:instrText>
      </w:r>
      <w:r w:rsidR="00B41099">
        <w:rPr>
          <w:rFonts w:cs="Times New Roman"/>
          <w:szCs w:val="24"/>
        </w:rPr>
        <w:fldChar w:fldCharType="separate"/>
      </w:r>
      <w:r w:rsidR="00B41099" w:rsidRPr="00B41099">
        <w:rPr>
          <w:rFonts w:cs="Times New Roman"/>
          <w:noProof/>
          <w:szCs w:val="24"/>
        </w:rPr>
        <w:t>(Sadikin and Hamidah, 2020)</w:t>
      </w:r>
      <w:r w:rsidR="00B41099">
        <w:rPr>
          <w:rFonts w:cs="Times New Roman"/>
          <w:szCs w:val="24"/>
        </w:rPr>
        <w:fldChar w:fldCharType="end"/>
      </w:r>
      <w:r w:rsidR="0094340F">
        <w:rPr>
          <w:rFonts w:cs="Times New Roman"/>
          <w:szCs w:val="24"/>
        </w:rPr>
        <w:t>.</w:t>
      </w:r>
      <w:r w:rsidR="00D37D9D">
        <w:rPr>
          <w:rFonts w:cs="Times New Roman"/>
          <w:szCs w:val="24"/>
        </w:rPr>
        <w:t xml:space="preserve"> </w:t>
      </w:r>
      <w:r w:rsidR="00986CF8" w:rsidRPr="004A17B0">
        <w:rPr>
          <w:rFonts w:cs="Times New Roman"/>
          <w:szCs w:val="24"/>
        </w:rPr>
        <w:t>Penyebaran virus melalui kontak fisik memaksa semua negara</w:t>
      </w:r>
      <w:r w:rsidR="00280409" w:rsidRPr="004A17B0">
        <w:rPr>
          <w:rFonts w:cs="Times New Roman"/>
          <w:szCs w:val="24"/>
        </w:rPr>
        <w:t xml:space="preserve"> untuk</w:t>
      </w:r>
      <w:r w:rsidR="00986CF8" w:rsidRPr="004A17B0">
        <w:rPr>
          <w:rFonts w:cs="Times New Roman"/>
          <w:szCs w:val="24"/>
        </w:rPr>
        <w:t xml:space="preserve"> menerapkan </w:t>
      </w:r>
      <w:r w:rsidR="00986CF8" w:rsidRPr="004A17B0">
        <w:rPr>
          <w:rFonts w:cs="Times New Roman"/>
          <w:i/>
          <w:szCs w:val="24"/>
        </w:rPr>
        <w:t>social distancing</w:t>
      </w:r>
      <w:r w:rsidR="00986CF8" w:rsidRPr="004A17B0">
        <w:rPr>
          <w:rFonts w:cs="Times New Roman"/>
          <w:szCs w:val="24"/>
        </w:rPr>
        <w:t xml:space="preserve"> dan </w:t>
      </w:r>
      <w:r w:rsidR="00986CF8" w:rsidRPr="004A17B0">
        <w:rPr>
          <w:rFonts w:cs="Times New Roman"/>
          <w:i/>
          <w:szCs w:val="24"/>
        </w:rPr>
        <w:t>physical distancing</w:t>
      </w:r>
      <w:r w:rsidR="00986CF8" w:rsidRPr="004A17B0">
        <w:rPr>
          <w:rFonts w:cs="Times New Roman"/>
          <w:szCs w:val="24"/>
        </w:rPr>
        <w:t xml:space="preserve"> </w:t>
      </w:r>
      <w:r w:rsidR="00733E44" w:rsidRPr="004A17B0">
        <w:rPr>
          <w:rFonts w:cs="Times New Roman"/>
          <w:szCs w:val="24"/>
        </w:rPr>
        <w:t>guna</w:t>
      </w:r>
      <w:r w:rsidR="00986CF8" w:rsidRPr="004A17B0">
        <w:rPr>
          <w:rFonts w:cs="Times New Roman"/>
          <w:szCs w:val="24"/>
        </w:rPr>
        <w:t xml:space="preserve"> mengurangi interaksi antara orang</w:t>
      </w:r>
      <w:r w:rsidR="00512F4E" w:rsidRPr="004A17B0">
        <w:rPr>
          <w:rFonts w:cs="Times New Roman"/>
          <w:szCs w:val="24"/>
        </w:rPr>
        <w:t>-</w:t>
      </w:r>
      <w:r w:rsidR="00986CF8" w:rsidRPr="004A17B0">
        <w:rPr>
          <w:rFonts w:cs="Times New Roman"/>
          <w:szCs w:val="24"/>
        </w:rPr>
        <w:t xml:space="preserve">orang. Pemerintah Indonesia melalui Presiden Jokowi telah mengeluarkan pernyataan terkait </w:t>
      </w:r>
      <w:r w:rsidR="00986CF8" w:rsidRPr="004A17B0">
        <w:rPr>
          <w:rFonts w:cs="Times New Roman"/>
          <w:i/>
          <w:szCs w:val="24"/>
        </w:rPr>
        <w:t>social distancing</w:t>
      </w:r>
      <w:r w:rsidR="00986CF8" w:rsidRPr="004A17B0">
        <w:rPr>
          <w:rFonts w:cs="Times New Roman"/>
          <w:szCs w:val="24"/>
        </w:rPr>
        <w:t xml:space="preserve"> dan </w:t>
      </w:r>
      <w:r w:rsidR="00986CF8" w:rsidRPr="004A17B0">
        <w:rPr>
          <w:rFonts w:cs="Times New Roman"/>
          <w:i/>
          <w:szCs w:val="24"/>
        </w:rPr>
        <w:t>physical distancing</w:t>
      </w:r>
      <w:r w:rsidR="00986CF8" w:rsidRPr="004A17B0">
        <w:rPr>
          <w:rFonts w:cs="Times New Roman"/>
          <w:szCs w:val="24"/>
        </w:rPr>
        <w:t xml:space="preserve"> ini dengan dikeluarkannya kebijakan Pembatasan Sosial Berskala Besar (PSBB) untuk mencegah penyebaran virus</w:t>
      </w:r>
      <w:r w:rsidR="00C80B56" w:rsidRPr="004A17B0">
        <w:rPr>
          <w:rFonts w:cs="Times New Roman"/>
          <w:szCs w:val="24"/>
        </w:rPr>
        <w:t xml:space="preserve"> </w:t>
      </w:r>
      <w:r w:rsidR="00E76970">
        <w:rPr>
          <w:rFonts w:cs="Times New Roman"/>
          <w:szCs w:val="24"/>
        </w:rPr>
        <w:fldChar w:fldCharType="begin" w:fldLock="1"/>
      </w:r>
      <w:r w:rsidR="00736070">
        <w:rPr>
          <w:rFonts w:cs="Times New Roman"/>
          <w:szCs w:val="24"/>
        </w:rPr>
        <w:instrText>ADDIN CSL_CITATION {"citationItems":[{"id":"ITEM-1","itemData":{"abstract":"Pandemi global yang terjadi saat ini jelas menimbulkan kekhawatiran masyarakat. Oleh karena itu, Pemerintah harus memberikan perlindungan kepada masyarakat dalam pencegahan maupun penanganan kasus COVID-19 sesuai amanat Undang-Undang Dasar Negara Republik Indonesia Tahun 1945. Penelitian ini bertujuan untuk mengetahui efektifitas kebijakan pemerintah pada masa pandemi dan bagaimana upaya yang dilakukan agar kebijakan yang diberikan selama masa Pandemi efektif sesuai UUD NRI Tahun 1945. Metode pendekatan yang digunakan dalam penelitian ini adalah yuridis normatif dan bersifat deskriptif analitis yaitu menggambarkan objek yang menjadi pokok permasalahan, dari penggambaran tersebut diambil suatu analisa yang disesuaikan dengan teori-teori hukum yang ada dan meletakan hukum sebagai sebuah bangunan sistem norma. Hasil penelitian ini menunjukkan bahwa jika dikaitkan dengan amanat Undang-Undang Dasar Negara Republik Indonesia Tahun 1945, kebijakan PSBB banyak yang kurang efektif karena pasti masyarakat merasa bahwa belum sepenuhnya mendapatkan perlindungan hukum atas kebijakan yang ada yang dibuat oleh pemerintah saat ini. Untuk menghindari tingkat kefatalan lainnya, berikut upaya yang dilakukan agar kebijakan PSBB yang diberikan selama masa pandemi efektif sesuai UUD NRI Tahun 1945 antara lain (1) Pemerintah Pusat dan Pemerintah Daerah memastikan keterbukaan informasi publik secara nyata untuk dapat mengetahui rantai penyebaran virus tersebut, (2) harus dapat menjamin dan memastikan terutama kepada kaum menengah ke bawah mampu memenuhi kebutuhannya untuk menjamin hak atas hidup masyarakatnya dan tidak terkurangi suatu apapun harkat martabat masyarakatnya (sesuai amanat UUD NRI Tahun 1945) dan perlunya peran publik dalam hal saling menjaga, saling mengingatkan, dan saling membantu satu sama lain.","author":[{"dropping-particle":"","family":"Ristyawati","given":"Aprista","non-dropping-particle":"","parse-names":false,"suffix":""}],"container-title":"Administrative Law &amp; Governance Journal","id":"ITEM-1","issue":"2","issued":{"date-parts":[["2020"]]},"page":"240-249","title":"Efektifitas Kebijakan Pembatasan Sosial Berskala Besar Dalam Masa Pandemi Corona Virus 2019 oleh Pemerintah Sesuai Amanat UUD NRI Tahun 1945","type":"article-journal","volume":"3"},"uris":["http://www.mendeley.com/documents/?uuid=c5f4bf0a-d2a9-424a-8915-49756ff56dc6"]}],"mendeley":{"formattedCitation":"(Ristyawati, 2020)","plainTextFormattedCitation":"(Ristyawati, 2020)","previouslyFormattedCitation":"(Ristyawati, 2020)"},"properties":{"noteIndex":0},"schema":"https://github.com/citation-style-language/schema/raw/master/csl-citation.json"}</w:instrText>
      </w:r>
      <w:r w:rsidR="00E76970">
        <w:rPr>
          <w:rFonts w:cs="Times New Roman"/>
          <w:szCs w:val="24"/>
        </w:rPr>
        <w:fldChar w:fldCharType="separate"/>
      </w:r>
      <w:r w:rsidR="00E76970" w:rsidRPr="00E76970">
        <w:rPr>
          <w:rFonts w:cs="Times New Roman"/>
          <w:noProof/>
          <w:szCs w:val="24"/>
        </w:rPr>
        <w:t>(Ristyawati, 2020)</w:t>
      </w:r>
      <w:r w:rsidR="00E76970">
        <w:rPr>
          <w:rFonts w:cs="Times New Roman"/>
          <w:szCs w:val="24"/>
        </w:rPr>
        <w:fldChar w:fldCharType="end"/>
      </w:r>
      <w:r w:rsidR="00C80B56" w:rsidRPr="004A17B0">
        <w:rPr>
          <w:rFonts w:cs="Times New Roman"/>
          <w:szCs w:val="24"/>
        </w:rPr>
        <w:t>.</w:t>
      </w:r>
    </w:p>
    <w:p w:rsidR="00762A61" w:rsidRPr="004A17B0" w:rsidRDefault="00481604" w:rsidP="00650CD8">
      <w:pPr>
        <w:spacing w:line="240" w:lineRule="auto"/>
        <w:ind w:left="720" w:firstLine="414"/>
        <w:rPr>
          <w:rFonts w:cs="Times New Roman"/>
          <w:szCs w:val="24"/>
        </w:rPr>
      </w:pPr>
      <w:r w:rsidRPr="004A17B0">
        <w:rPr>
          <w:rFonts w:cs="Times New Roman"/>
          <w:szCs w:val="24"/>
        </w:rPr>
        <w:t xml:space="preserve">Pendidikan merupakan salah satu bidang yang </w:t>
      </w:r>
      <w:r w:rsidR="00E66EB9" w:rsidRPr="004A17B0">
        <w:rPr>
          <w:rFonts w:cs="Times New Roman"/>
          <w:szCs w:val="24"/>
        </w:rPr>
        <w:t>terkena dampak</w:t>
      </w:r>
      <w:r w:rsidRPr="004A17B0">
        <w:rPr>
          <w:rFonts w:cs="Times New Roman"/>
          <w:szCs w:val="24"/>
        </w:rPr>
        <w:t xml:space="preserve"> pandemi </w:t>
      </w:r>
      <w:r w:rsidR="0004093E" w:rsidRPr="004A17B0">
        <w:rPr>
          <w:rFonts w:cs="Times New Roman"/>
          <w:szCs w:val="24"/>
        </w:rPr>
        <w:t>Covid</w:t>
      </w:r>
      <w:r w:rsidRPr="004A17B0">
        <w:rPr>
          <w:rFonts w:cs="Times New Roman"/>
          <w:szCs w:val="24"/>
        </w:rPr>
        <w:t>-19.</w:t>
      </w:r>
      <w:r w:rsidR="008E6D9A" w:rsidRPr="004A17B0">
        <w:rPr>
          <w:rFonts w:cs="Times New Roman"/>
          <w:szCs w:val="24"/>
        </w:rPr>
        <w:t xml:space="preserve"> </w:t>
      </w:r>
      <w:r w:rsidR="007F4461" w:rsidRPr="004A17B0">
        <w:rPr>
          <w:rFonts w:cs="Times New Roman"/>
          <w:szCs w:val="24"/>
        </w:rPr>
        <w:t>Kementrian Pendidikan dan Kebudayaan Republik Indonesia melalui menteri</w:t>
      </w:r>
      <w:r w:rsidR="00934968" w:rsidRPr="004A17B0">
        <w:rPr>
          <w:rFonts w:cs="Times New Roman"/>
          <w:szCs w:val="24"/>
        </w:rPr>
        <w:t>nya</w:t>
      </w:r>
      <w:r w:rsidR="007F4461" w:rsidRPr="004A17B0">
        <w:rPr>
          <w:rFonts w:cs="Times New Roman"/>
          <w:szCs w:val="24"/>
        </w:rPr>
        <w:t xml:space="preserve"> Nadiem Makarim telah mengeluarkan kebijakan tentang pelaksanaan pendidikan dalam masa darurat Covid-19. Kebijakan tersebut menjelaskan tentang pelaksanaan</w:t>
      </w:r>
      <w:r w:rsidR="00CD5316" w:rsidRPr="004A17B0">
        <w:rPr>
          <w:rFonts w:cs="Times New Roman"/>
          <w:szCs w:val="24"/>
        </w:rPr>
        <w:t xml:space="preserve"> p</w:t>
      </w:r>
      <w:r w:rsidR="007F4461" w:rsidRPr="004A17B0">
        <w:rPr>
          <w:rFonts w:cs="Times New Roman"/>
          <w:szCs w:val="24"/>
        </w:rPr>
        <w:t xml:space="preserve">roses Belajar Dari Rumah (BRD) secara daring atau </w:t>
      </w:r>
      <w:r w:rsidR="007F4461" w:rsidRPr="004A17B0">
        <w:rPr>
          <w:rFonts w:cs="Times New Roman"/>
          <w:i/>
          <w:szCs w:val="24"/>
        </w:rPr>
        <w:t>online</w:t>
      </w:r>
      <w:r w:rsidR="00EC040C" w:rsidRPr="004A17B0">
        <w:rPr>
          <w:rFonts w:cs="Times New Roman"/>
          <w:szCs w:val="24"/>
        </w:rPr>
        <w:t>.</w:t>
      </w:r>
      <w:r w:rsidR="00672243" w:rsidRPr="004A17B0">
        <w:rPr>
          <w:rFonts w:cs="Times New Roman"/>
          <w:szCs w:val="24"/>
        </w:rPr>
        <w:t xml:space="preserve"> Karenanya, s</w:t>
      </w:r>
      <w:r w:rsidR="005204F8" w:rsidRPr="004A17B0">
        <w:rPr>
          <w:rFonts w:cs="Times New Roman"/>
          <w:szCs w:val="24"/>
        </w:rPr>
        <w:t xml:space="preserve">eluruh institusi pendidikan diminta untuk menghentikan proses belajar mengajar baik di sekolah maupun di kampus dan menggantinya dengan sistem belajar jarak jauh. Hal ini mengakibatkan semua model pembelajaran </w:t>
      </w:r>
      <w:r w:rsidR="00547941" w:rsidRPr="004A17B0">
        <w:rPr>
          <w:rFonts w:cs="Times New Roman"/>
          <w:szCs w:val="24"/>
        </w:rPr>
        <w:t>saat ini</w:t>
      </w:r>
      <w:r w:rsidR="005204F8" w:rsidRPr="004A17B0">
        <w:rPr>
          <w:rFonts w:cs="Times New Roman"/>
          <w:szCs w:val="24"/>
        </w:rPr>
        <w:t xml:space="preserve"> harus berlangsung secara</w:t>
      </w:r>
      <w:r w:rsidR="000841B9" w:rsidRPr="004A17B0">
        <w:rPr>
          <w:rFonts w:cs="Times New Roman"/>
          <w:szCs w:val="24"/>
        </w:rPr>
        <w:t xml:space="preserve"> </w:t>
      </w:r>
      <w:r w:rsidR="005204F8" w:rsidRPr="004A17B0">
        <w:rPr>
          <w:rFonts w:cs="Times New Roman"/>
          <w:szCs w:val="24"/>
        </w:rPr>
        <w:t>daring</w:t>
      </w:r>
      <w:r w:rsidR="000841B9" w:rsidRPr="004A17B0">
        <w:rPr>
          <w:rFonts w:cs="Times New Roman"/>
          <w:szCs w:val="24"/>
        </w:rPr>
        <w:t xml:space="preserve"> atau </w:t>
      </w:r>
      <w:r w:rsidR="00C8275A" w:rsidRPr="004A17B0">
        <w:rPr>
          <w:rFonts w:cs="Times New Roman"/>
          <w:i/>
          <w:szCs w:val="24"/>
        </w:rPr>
        <w:t>online</w:t>
      </w:r>
      <w:r w:rsidR="00F62D4D" w:rsidRPr="004A17B0">
        <w:rPr>
          <w:rFonts w:cs="Times New Roman"/>
          <w:szCs w:val="24"/>
        </w:rPr>
        <w:t xml:space="preserve"> dengan bantuan alat</w:t>
      </w:r>
      <w:r w:rsidR="007F06BC" w:rsidRPr="004A17B0">
        <w:rPr>
          <w:rFonts w:cs="Times New Roman"/>
          <w:szCs w:val="24"/>
        </w:rPr>
        <w:t xml:space="preserve"> perantara</w:t>
      </w:r>
      <w:r w:rsidR="00F62D4D" w:rsidRPr="004A17B0">
        <w:rPr>
          <w:rFonts w:cs="Times New Roman"/>
          <w:szCs w:val="24"/>
        </w:rPr>
        <w:t xml:space="preserve"> </w:t>
      </w:r>
      <w:r w:rsidR="00F748A2" w:rsidRPr="004A17B0">
        <w:rPr>
          <w:rFonts w:cs="Times New Roman"/>
          <w:szCs w:val="24"/>
        </w:rPr>
        <w:t xml:space="preserve">seperti </w:t>
      </w:r>
      <w:r w:rsidR="00F748A2" w:rsidRPr="004A17B0">
        <w:rPr>
          <w:rFonts w:cs="Times New Roman"/>
          <w:i/>
          <w:szCs w:val="24"/>
        </w:rPr>
        <w:t>hand</w:t>
      </w:r>
      <w:r w:rsidR="00224680" w:rsidRPr="004A17B0">
        <w:rPr>
          <w:rFonts w:cs="Times New Roman"/>
          <w:i/>
          <w:szCs w:val="24"/>
        </w:rPr>
        <w:t xml:space="preserve"> </w:t>
      </w:r>
      <w:r w:rsidR="00F62D4D" w:rsidRPr="004A17B0">
        <w:rPr>
          <w:rFonts w:cs="Times New Roman"/>
          <w:i/>
          <w:szCs w:val="24"/>
        </w:rPr>
        <w:t>phone</w:t>
      </w:r>
      <w:r w:rsidR="00AA7931" w:rsidRPr="004A17B0">
        <w:rPr>
          <w:rFonts w:cs="Times New Roman"/>
          <w:szCs w:val="24"/>
        </w:rPr>
        <w:t xml:space="preserve">, </w:t>
      </w:r>
      <w:r w:rsidR="002322A1" w:rsidRPr="004A17B0">
        <w:rPr>
          <w:rFonts w:cs="Times New Roman"/>
          <w:szCs w:val="24"/>
        </w:rPr>
        <w:t xml:space="preserve">komputer, atau laptop </w:t>
      </w:r>
      <w:r w:rsidR="00736070">
        <w:rPr>
          <w:rFonts w:cs="Times New Roman"/>
          <w:szCs w:val="24"/>
        </w:rPr>
        <w:fldChar w:fldCharType="begin" w:fldLock="1"/>
      </w:r>
      <w:r w:rsidR="00162A31">
        <w:rPr>
          <w:rFonts w:cs="Times New Roman"/>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00736070">
        <w:rPr>
          <w:rFonts w:cs="Times New Roman"/>
          <w:szCs w:val="24"/>
        </w:rPr>
        <w:fldChar w:fldCharType="separate"/>
      </w:r>
      <w:r w:rsidR="00736070" w:rsidRPr="00736070">
        <w:rPr>
          <w:rFonts w:cs="Times New Roman"/>
          <w:noProof/>
          <w:szCs w:val="24"/>
        </w:rPr>
        <w:t>(Watrianthos, 2020)</w:t>
      </w:r>
      <w:r w:rsidR="00736070">
        <w:rPr>
          <w:rFonts w:cs="Times New Roman"/>
          <w:szCs w:val="24"/>
        </w:rPr>
        <w:fldChar w:fldCharType="end"/>
      </w:r>
      <w:r w:rsidR="00736070">
        <w:rPr>
          <w:rFonts w:cs="Times New Roman"/>
          <w:szCs w:val="24"/>
        </w:rPr>
        <w:t>.</w:t>
      </w:r>
      <w:r w:rsidR="00A3623B" w:rsidRPr="004A17B0">
        <w:rPr>
          <w:rFonts w:cs="Times New Roman"/>
          <w:szCs w:val="24"/>
        </w:rPr>
        <w:t>G</w:t>
      </w:r>
      <w:r w:rsidRPr="004A17B0">
        <w:rPr>
          <w:rFonts w:cs="Times New Roman"/>
          <w:szCs w:val="24"/>
        </w:rPr>
        <w:t xml:space="preserve">uru, murid, dan orang tua harus menyesuaikan diri dengan </w:t>
      </w:r>
      <w:r w:rsidR="00010CC2" w:rsidRPr="004A17B0">
        <w:rPr>
          <w:rFonts w:cs="Times New Roman"/>
          <w:szCs w:val="24"/>
        </w:rPr>
        <w:t>model</w:t>
      </w:r>
      <w:r w:rsidRPr="004A17B0">
        <w:rPr>
          <w:rFonts w:cs="Times New Roman"/>
          <w:szCs w:val="24"/>
        </w:rPr>
        <w:t xml:space="preserve"> pembelajaran </w:t>
      </w:r>
      <w:r w:rsidR="00445AA1" w:rsidRPr="004A17B0">
        <w:rPr>
          <w:rFonts w:cs="Times New Roman"/>
          <w:szCs w:val="24"/>
        </w:rPr>
        <w:t>tersebut</w:t>
      </w:r>
      <w:r w:rsidRPr="004A17B0">
        <w:rPr>
          <w:rFonts w:cs="Times New Roman"/>
          <w:szCs w:val="24"/>
        </w:rPr>
        <w:t>. Bagi sebagian Guru yang tidak m</w:t>
      </w:r>
      <w:r w:rsidR="00733578" w:rsidRPr="004A17B0">
        <w:rPr>
          <w:rFonts w:cs="Times New Roman"/>
          <w:szCs w:val="24"/>
        </w:rPr>
        <w:t>ahir dalam penggunaan t</w:t>
      </w:r>
      <w:r w:rsidRPr="004A17B0">
        <w:rPr>
          <w:rFonts w:cs="Times New Roman"/>
          <w:szCs w:val="24"/>
        </w:rPr>
        <w:t xml:space="preserve">eknologi akan merasa terkejut dan harus segera beradaptasi, demikian juga murid </w:t>
      </w:r>
      <w:r w:rsidR="0064707A" w:rsidRPr="004A17B0">
        <w:rPr>
          <w:rFonts w:cs="Times New Roman"/>
          <w:szCs w:val="24"/>
        </w:rPr>
        <w:t>juga</w:t>
      </w:r>
      <w:r w:rsidRPr="004A17B0">
        <w:rPr>
          <w:rFonts w:cs="Times New Roman"/>
          <w:szCs w:val="24"/>
        </w:rPr>
        <w:t xml:space="preserve"> orang </w:t>
      </w:r>
      <w:r w:rsidR="00F33EDB" w:rsidRPr="004A17B0">
        <w:rPr>
          <w:rFonts w:cs="Times New Roman"/>
          <w:szCs w:val="24"/>
        </w:rPr>
        <w:t>tua</w:t>
      </w:r>
      <w:r w:rsidR="00162A31">
        <w:rPr>
          <w:rFonts w:cs="Times New Roman"/>
          <w:szCs w:val="24"/>
        </w:rPr>
        <w:t xml:space="preserve">. Menurut Hadion Wijoyo </w:t>
      </w:r>
      <w:r w:rsidR="00162A31">
        <w:rPr>
          <w:rFonts w:cs="Times New Roman"/>
          <w:szCs w:val="24"/>
        </w:rPr>
        <w:fldChar w:fldCharType="begin" w:fldLock="1"/>
      </w:r>
      <w:r w:rsidR="00CF4ECF">
        <w:rPr>
          <w:rFonts w:cs="Times New Roman"/>
          <w:szCs w:val="24"/>
        </w:rPr>
        <w:instrText>ADDIN CSL_CITATION {"citationItems":[{"id":"ITEM-1","itemData":{"abstract":"Isitilah Guru Milenial mendadak menjadi hal yang lazim dewasan ini, apalagi selama masa pandemi Covid-19. Covid-19 merubah wajah pendidikan kita termasuk guru yang selama ini masih tidak menguasai teklologi mau tidak mau harus menggunakan teknologi dalam melaksanan tugasnya. penelitian ini adalah menggunakan pendekatan kualitatif dengan metode analisis deskriptif. Metode kualitatif lebih menekankan pada pengamatan fenomena dan lebih meneliti ke subtansi makna dari fenomena tersebut. Secara umum pembelajaran tatap muka (luring) masih dianggap efektif, namun satu sisi peserta didik menyenangi kelas daring. hal ini mengidentifikasikan bahwa generasi milineal memang generasi digital dan cenderung tidak suka dikekang oleh aturan. Pendidikan karakter menjadi salah satu indikator kelulusan penting karena dalam menyiapkan daya saing Sumber Daya Manusia (SDM) peserta didik dimana perlunya kesiapan Skill, Knowledge dan Attitude sebagai paket penting penilaian kelulusan. Untuk itu penekanan pendidikan karakter menjadi sangat penting terutama pembelajaran selama masa pendemi Covid-19","author":[{"dropping-particle":"","family":"Wijoyo","given":"Hadion","non-dropping-particle":"","parse-names":false,"suffix":""}],"container-title":"Merdeka Kreatif di Era Pandemi Covid-19","id":"ITEM-1","issued":{"date-parts":[["2020"]]},"page":"27-41","title":"Guru Milenial dan Covid-19","type":"article-journal"},"uris":["http://www.mendeley.com/documents/?uuid=d6d235f3-9dc0-4c8d-b234-4cb202fcf3cc"]}],"mendeley":{"formattedCitation":"(Wijoyo, 2020)","plainTextFormattedCitation":"(Wijoyo, 2020)","previouslyFormattedCitation":"(Wijoyo, 2020)"},"properties":{"noteIndex":0},"schema":"https://github.com/citation-style-language/schema/raw/master/csl-citation.json"}</w:instrText>
      </w:r>
      <w:r w:rsidR="00162A31">
        <w:rPr>
          <w:rFonts w:cs="Times New Roman"/>
          <w:szCs w:val="24"/>
        </w:rPr>
        <w:fldChar w:fldCharType="separate"/>
      </w:r>
      <w:r w:rsidR="00162A31" w:rsidRPr="00162A31">
        <w:rPr>
          <w:rFonts w:cs="Times New Roman"/>
          <w:noProof/>
          <w:szCs w:val="24"/>
        </w:rPr>
        <w:t>(Wijoyo, 2020)</w:t>
      </w:r>
      <w:r w:rsidR="00162A31">
        <w:rPr>
          <w:rFonts w:cs="Times New Roman"/>
          <w:szCs w:val="24"/>
        </w:rPr>
        <w:fldChar w:fldCharType="end"/>
      </w:r>
      <w:r w:rsidR="00A55224" w:rsidRPr="004A17B0">
        <w:rPr>
          <w:rFonts w:cs="Times New Roman"/>
          <w:szCs w:val="24"/>
        </w:rPr>
        <w:t xml:space="preserve">, </w:t>
      </w:r>
      <w:r w:rsidR="007621DA" w:rsidRPr="004A17B0">
        <w:rPr>
          <w:rFonts w:cs="Times New Roman"/>
          <w:szCs w:val="24"/>
        </w:rPr>
        <w:t xml:space="preserve">diketahui bahwa guru menyenangi kelas </w:t>
      </w:r>
      <w:r w:rsidR="0039517E" w:rsidRPr="004A17B0">
        <w:rPr>
          <w:rFonts w:cs="Times New Roman"/>
          <w:szCs w:val="24"/>
        </w:rPr>
        <w:t xml:space="preserve">daring </w:t>
      </w:r>
      <w:r w:rsidR="00A27A50" w:rsidRPr="004A17B0">
        <w:rPr>
          <w:rFonts w:cs="Times New Roman"/>
          <w:szCs w:val="24"/>
        </w:rPr>
        <w:t>sebesar 67%</w:t>
      </w:r>
      <w:r w:rsidR="004E4692" w:rsidRPr="004A17B0">
        <w:rPr>
          <w:rFonts w:cs="Times New Roman"/>
          <w:szCs w:val="24"/>
        </w:rPr>
        <w:t xml:space="preserve"> sedangkan yang lainy</w:t>
      </w:r>
      <w:r w:rsidR="0011039F" w:rsidRPr="004A17B0">
        <w:rPr>
          <w:rFonts w:cs="Times New Roman"/>
          <w:szCs w:val="24"/>
        </w:rPr>
        <w:t xml:space="preserve">a lebih menyenangi kelas luring </w:t>
      </w:r>
      <w:r w:rsidR="004E4692" w:rsidRPr="004A17B0">
        <w:rPr>
          <w:rFonts w:cs="Times New Roman"/>
          <w:szCs w:val="24"/>
        </w:rPr>
        <w:t>dikarenankan membutuhkan waktu lebih dalam mempersiapkan bahan ajar di kelas daring termasuk pemahaman perangkat IT yang digunakan.</w:t>
      </w:r>
      <w:r w:rsidR="00BE2BF3" w:rsidRPr="004A17B0">
        <w:rPr>
          <w:rFonts w:cs="Times New Roman"/>
          <w:szCs w:val="24"/>
        </w:rPr>
        <w:t xml:space="preserve"> Sistem pembelajaran yang semula dianggap sebagai solusi mulai menuai beragam pendapat dari masyarakat.</w:t>
      </w:r>
    </w:p>
    <w:p w:rsidR="00BC2631" w:rsidRPr="004A17B0" w:rsidRDefault="004D37F2" w:rsidP="00650CD8">
      <w:pPr>
        <w:spacing w:line="240" w:lineRule="auto"/>
        <w:ind w:left="720" w:firstLine="414"/>
        <w:rPr>
          <w:rFonts w:cs="Times New Roman"/>
          <w:szCs w:val="24"/>
        </w:rPr>
      </w:pPr>
      <w:r w:rsidRPr="004A17B0">
        <w:rPr>
          <w:rFonts w:cs="Times New Roman"/>
          <w:szCs w:val="24"/>
        </w:rPr>
        <w:t xml:space="preserve">Menurut </w:t>
      </w:r>
      <w:r w:rsidR="005E60BC" w:rsidRPr="004A17B0">
        <w:rPr>
          <w:rFonts w:cs="Times New Roman"/>
          <w:szCs w:val="24"/>
        </w:rPr>
        <w:t xml:space="preserve">Ronal </w:t>
      </w:r>
      <w:r w:rsidR="00CF4ECF">
        <w:rPr>
          <w:rFonts w:cs="Times New Roman"/>
          <w:szCs w:val="24"/>
        </w:rPr>
        <w:t xml:space="preserve">Watrianthos </w:t>
      </w:r>
      <w:r w:rsidR="00CF4ECF">
        <w:rPr>
          <w:rFonts w:cs="Times New Roman"/>
          <w:szCs w:val="24"/>
        </w:rPr>
        <w:fldChar w:fldCharType="begin" w:fldLock="1"/>
      </w:r>
      <w:r w:rsidR="00EB391B">
        <w:rPr>
          <w:rFonts w:cs="Times New Roman"/>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00CF4ECF">
        <w:rPr>
          <w:rFonts w:cs="Times New Roman"/>
          <w:szCs w:val="24"/>
        </w:rPr>
        <w:fldChar w:fldCharType="separate"/>
      </w:r>
      <w:r w:rsidR="00CF4ECF" w:rsidRPr="00CF4ECF">
        <w:rPr>
          <w:rFonts w:cs="Times New Roman"/>
          <w:noProof/>
          <w:szCs w:val="24"/>
        </w:rPr>
        <w:t>(Watrianthos, 2020)</w:t>
      </w:r>
      <w:r w:rsidR="00CF4ECF">
        <w:rPr>
          <w:rFonts w:cs="Times New Roman"/>
          <w:szCs w:val="24"/>
        </w:rPr>
        <w:fldChar w:fldCharType="end"/>
      </w:r>
      <w:r w:rsidR="002677C0" w:rsidRPr="004A17B0">
        <w:rPr>
          <w:rFonts w:cs="Times New Roman"/>
          <w:szCs w:val="24"/>
        </w:rPr>
        <w:t xml:space="preserve"> melalui penelitian yang berjudul </w:t>
      </w:r>
      <w:r w:rsidR="00040BE3" w:rsidRPr="004A17B0">
        <w:rPr>
          <w:rFonts w:cs="Times New Roman"/>
          <w:szCs w:val="24"/>
        </w:rPr>
        <w:t>Analisis Pembelajaran Daring di Era Pandemic Covid-19</w:t>
      </w:r>
      <w:r w:rsidR="006628E8" w:rsidRPr="004A17B0">
        <w:rPr>
          <w:rFonts w:cs="Times New Roman"/>
          <w:szCs w:val="24"/>
        </w:rPr>
        <w:t>,</w:t>
      </w:r>
      <w:r w:rsidRPr="004A17B0">
        <w:rPr>
          <w:rFonts w:cs="Times New Roman"/>
          <w:szCs w:val="24"/>
        </w:rPr>
        <w:t xml:space="preserve"> </w:t>
      </w:r>
      <w:r w:rsidR="00CA62F8">
        <w:rPr>
          <w:rFonts w:cs="Times New Roman"/>
          <w:szCs w:val="24"/>
        </w:rPr>
        <w:t>h</w:t>
      </w:r>
      <w:r w:rsidR="00792E7F" w:rsidRPr="004A17B0">
        <w:rPr>
          <w:rFonts w:cs="Times New Roman"/>
          <w:szCs w:val="24"/>
        </w:rPr>
        <w:t>asil penelitian menunjukkan p</w:t>
      </w:r>
      <w:r w:rsidRPr="004A17B0">
        <w:rPr>
          <w:rFonts w:cs="Times New Roman"/>
          <w:szCs w:val="24"/>
        </w:rPr>
        <w:t>endapat</w:t>
      </w:r>
      <w:r w:rsidR="00145F45" w:rsidRPr="004A17B0">
        <w:rPr>
          <w:rFonts w:cs="Times New Roman"/>
          <w:szCs w:val="24"/>
        </w:rPr>
        <w:t xml:space="preserve"> </w:t>
      </w:r>
      <w:r w:rsidRPr="004A17B0">
        <w:rPr>
          <w:rFonts w:cs="Times New Roman"/>
          <w:szCs w:val="24"/>
        </w:rPr>
        <w:t xml:space="preserve">(sentimen) masyarakat terhadap </w:t>
      </w:r>
      <w:r w:rsidR="00C039FE" w:rsidRPr="004A17B0">
        <w:rPr>
          <w:rFonts w:cs="Times New Roman"/>
          <w:szCs w:val="24"/>
        </w:rPr>
        <w:t xml:space="preserve">pembelajaran daring </w:t>
      </w:r>
      <w:r w:rsidR="004C1B91" w:rsidRPr="004A17B0">
        <w:rPr>
          <w:rFonts w:cs="Times New Roman"/>
          <w:szCs w:val="24"/>
        </w:rPr>
        <w:t>cenderung mengarah pada</w:t>
      </w:r>
      <w:r w:rsidR="00BC2A8C" w:rsidRPr="004A17B0">
        <w:rPr>
          <w:rFonts w:cs="Times New Roman"/>
          <w:szCs w:val="24"/>
        </w:rPr>
        <w:t xml:space="preserve"> hasil sentimen</w:t>
      </w:r>
      <w:r w:rsidR="004C1B91" w:rsidRPr="004A17B0">
        <w:rPr>
          <w:rFonts w:cs="Times New Roman"/>
          <w:szCs w:val="24"/>
        </w:rPr>
        <w:t xml:space="preserve"> yang</w:t>
      </w:r>
      <w:r w:rsidR="00BC2A8C" w:rsidRPr="004A17B0">
        <w:rPr>
          <w:rFonts w:cs="Times New Roman"/>
          <w:szCs w:val="24"/>
        </w:rPr>
        <w:t xml:space="preserve"> negatif sebesar 83%</w:t>
      </w:r>
      <w:r w:rsidR="00DC59D0" w:rsidRPr="004A17B0">
        <w:rPr>
          <w:rFonts w:cs="Times New Roman"/>
          <w:szCs w:val="24"/>
        </w:rPr>
        <w:t xml:space="preserve"> pada bulan Juli 2020</w:t>
      </w:r>
      <w:r w:rsidR="006D3B87" w:rsidRPr="004A17B0">
        <w:rPr>
          <w:rFonts w:cs="Times New Roman"/>
          <w:szCs w:val="24"/>
        </w:rPr>
        <w:t>.</w:t>
      </w:r>
      <w:r w:rsidR="00A43004" w:rsidRPr="004A17B0">
        <w:rPr>
          <w:rFonts w:cs="Times New Roman"/>
          <w:szCs w:val="24"/>
        </w:rPr>
        <w:t xml:space="preserve"> </w:t>
      </w:r>
      <w:r w:rsidR="00A151DC" w:rsidRPr="004A17B0">
        <w:rPr>
          <w:rFonts w:cs="Times New Roman"/>
          <w:szCs w:val="24"/>
        </w:rPr>
        <w:t>Dalam penelitian tersebut juga dilakukan analisis emosi</w:t>
      </w:r>
      <w:r w:rsidR="007246A7" w:rsidRPr="004A17B0">
        <w:rPr>
          <w:rFonts w:cs="Times New Roman"/>
          <w:szCs w:val="24"/>
        </w:rPr>
        <w:t xml:space="preserve">, </w:t>
      </w:r>
      <w:r w:rsidR="003C14BB" w:rsidRPr="004A17B0">
        <w:rPr>
          <w:rFonts w:cs="Times New Roman"/>
          <w:szCs w:val="24"/>
        </w:rPr>
        <w:t xml:space="preserve">menunjukkan bahwa </w:t>
      </w:r>
      <w:r w:rsidR="003C14BB" w:rsidRPr="004A17B0">
        <w:rPr>
          <w:rFonts w:cs="Times New Roman"/>
          <w:i/>
          <w:szCs w:val="24"/>
        </w:rPr>
        <w:t>‘</w:t>
      </w:r>
      <w:r w:rsidR="00A151DC" w:rsidRPr="004A17B0">
        <w:rPr>
          <w:rFonts w:cs="Times New Roman"/>
          <w:i/>
          <w:szCs w:val="24"/>
        </w:rPr>
        <w:t>trust</w:t>
      </w:r>
      <w:r w:rsidR="003C14BB" w:rsidRPr="004A17B0">
        <w:rPr>
          <w:rFonts w:cs="Times New Roman"/>
          <w:i/>
          <w:szCs w:val="24"/>
        </w:rPr>
        <w:t>’</w:t>
      </w:r>
      <w:r w:rsidR="00A151DC" w:rsidRPr="004A17B0">
        <w:rPr>
          <w:rFonts w:cs="Times New Roman"/>
          <w:szCs w:val="24"/>
        </w:rPr>
        <w:t xml:space="preserve"> atau kepercayaan sangat mendominasi yang menandakan kepercayaan terhadap pembelajaran daring </w:t>
      </w:r>
      <w:r w:rsidR="00C60317" w:rsidRPr="004A17B0">
        <w:rPr>
          <w:rFonts w:cs="Times New Roman"/>
          <w:szCs w:val="24"/>
        </w:rPr>
        <w:t>telah</w:t>
      </w:r>
      <w:r w:rsidR="00A151DC" w:rsidRPr="004A17B0">
        <w:rPr>
          <w:rFonts w:cs="Times New Roman"/>
          <w:szCs w:val="24"/>
        </w:rPr>
        <w:t xml:space="preserve"> jauh menurun</w:t>
      </w:r>
      <w:r w:rsidR="00E72CFB">
        <w:rPr>
          <w:rFonts w:cs="Times New Roman"/>
          <w:szCs w:val="24"/>
        </w:rPr>
        <w:t xml:space="preserve">. </w:t>
      </w:r>
      <w:r w:rsidR="00C14865" w:rsidRPr="004A17B0">
        <w:rPr>
          <w:rFonts w:cs="Times New Roman"/>
          <w:szCs w:val="24"/>
        </w:rPr>
        <w:t xml:space="preserve">Penelitian </w:t>
      </w:r>
      <w:r w:rsidR="003739D8" w:rsidRPr="004A17B0">
        <w:rPr>
          <w:rFonts w:cs="Times New Roman"/>
          <w:szCs w:val="24"/>
        </w:rPr>
        <w:t>lain</w:t>
      </w:r>
      <w:r w:rsidR="00C14865" w:rsidRPr="004A17B0">
        <w:rPr>
          <w:rFonts w:cs="Times New Roman"/>
          <w:szCs w:val="24"/>
        </w:rPr>
        <w:t xml:space="preserve"> yang pernah dilakukan </w:t>
      </w:r>
      <w:r w:rsidR="005550F7">
        <w:rPr>
          <w:rFonts w:cs="Times New Roman"/>
          <w:szCs w:val="24"/>
        </w:rPr>
        <w:t>terkait</w:t>
      </w:r>
      <w:r w:rsidR="00C14865" w:rsidRPr="004A17B0">
        <w:rPr>
          <w:rFonts w:cs="Times New Roman"/>
          <w:szCs w:val="24"/>
        </w:rPr>
        <w:t xml:space="preserve"> analisis</w:t>
      </w:r>
      <w:r w:rsidR="004D60F5">
        <w:rPr>
          <w:rFonts w:cs="Times New Roman"/>
          <w:szCs w:val="24"/>
        </w:rPr>
        <w:t xml:space="preserve"> sentimen </w:t>
      </w:r>
      <w:r w:rsidR="000A4C8A" w:rsidRPr="004A17B0">
        <w:rPr>
          <w:rFonts w:cs="Times New Roman"/>
          <w:szCs w:val="24"/>
        </w:rPr>
        <w:t>di</w:t>
      </w:r>
      <w:r w:rsidR="00C14865" w:rsidRPr="004A17B0">
        <w:rPr>
          <w:rFonts w:cs="Times New Roman"/>
          <w:szCs w:val="24"/>
        </w:rPr>
        <w:t xml:space="preserve">antaranya adalah </w:t>
      </w:r>
      <w:r w:rsidR="008D5AD1" w:rsidRPr="004A17B0">
        <w:rPr>
          <w:rFonts w:cs="Times New Roman"/>
          <w:szCs w:val="24"/>
        </w:rPr>
        <w:t xml:space="preserve">melakukan analisis sentimen </w:t>
      </w:r>
      <w:r w:rsidR="004C34D4" w:rsidRPr="004A17B0">
        <w:rPr>
          <w:rFonts w:cs="Times New Roman"/>
          <w:szCs w:val="24"/>
        </w:rPr>
        <w:t xml:space="preserve">pada </w:t>
      </w:r>
      <w:r w:rsidR="007A51C6" w:rsidRPr="004A17B0">
        <w:rPr>
          <w:rFonts w:cs="Times New Roman"/>
          <w:i/>
          <w:szCs w:val="24"/>
        </w:rPr>
        <w:t>tweet</w:t>
      </w:r>
      <w:r w:rsidR="007A51C6" w:rsidRPr="004A17B0">
        <w:rPr>
          <w:rFonts w:cs="Times New Roman"/>
          <w:szCs w:val="24"/>
        </w:rPr>
        <w:t xml:space="preserve"> bahasa Indonesia</w:t>
      </w:r>
      <w:r w:rsidR="00927A23" w:rsidRPr="004A17B0">
        <w:rPr>
          <w:rFonts w:cs="Times New Roman"/>
          <w:szCs w:val="24"/>
        </w:rPr>
        <w:t xml:space="preserve"> melalui media sosial Twitter</w:t>
      </w:r>
      <w:r w:rsidR="007A51C6" w:rsidRPr="004A17B0">
        <w:rPr>
          <w:rFonts w:cs="Times New Roman"/>
          <w:szCs w:val="24"/>
        </w:rPr>
        <w:t xml:space="preserve"> </w:t>
      </w:r>
      <w:r w:rsidR="008D5AD1" w:rsidRPr="004A17B0">
        <w:rPr>
          <w:rFonts w:cs="Times New Roman"/>
          <w:szCs w:val="24"/>
        </w:rPr>
        <w:t xml:space="preserve">terhadap persepakbolaan </w:t>
      </w:r>
      <w:r w:rsidR="008D5AD1" w:rsidRPr="004A17B0">
        <w:rPr>
          <w:rFonts w:cs="Times New Roman"/>
          <w:szCs w:val="24"/>
        </w:rPr>
        <w:lastRenderedPageBreak/>
        <w:t>Indonesia</w:t>
      </w:r>
      <w:r w:rsidR="00EB391B">
        <w:rPr>
          <w:rFonts w:cs="Times New Roman"/>
          <w:szCs w:val="24"/>
        </w:rPr>
        <w:t xml:space="preserve"> </w:t>
      </w:r>
      <w:r w:rsidR="00EB391B">
        <w:rPr>
          <w:rFonts w:cs="Times New Roman"/>
          <w:szCs w:val="24"/>
        </w:rPr>
        <w:fldChar w:fldCharType="begin" w:fldLock="1"/>
      </w:r>
      <w:r w:rsidR="00EB391B">
        <w:rPr>
          <w:rFonts w:cs="Times New Roman"/>
          <w:szCs w:val="24"/>
        </w:rPr>
        <w:instrText>ADDIN CSL_CITATION {"citationItems":[{"id":"ITEM-1","itemData":{"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menggunakan K-Nearest Neighbor.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jumlah 79.99%.","author":[{"dropping-particle":"","family":"Septian","given":"Jeremy Andre","non-dropping-particle":"","parse-names":false,"suffix":""},{"dropping-particle":"","family":"Fahrudin","given":"Tresna Maulana","non-dropping-particle":"","parse-names":false,"suffix":""},{"dropping-particle":"","family":"Nugroho","given":"Aryo","non-dropping-particle":"","parse-names":false,"suffix":""}],"container-title":"Journal of Intelligent Systems And Computation","id":"ITEM-1","issue":"1","issued":{"date-parts":[["2019"]]},"page":"43-49","title":"Analisis Sentimen Pengguna Twitter Terhadap Polemik Persepakbolaan Indonesia Menggunakan Pembobotan TF-IDF dan K-Nearest Neighbor","type":"article-journal","volume":"1"},"uris":["http://www.mendeley.com/documents/?uuid=c6a7298c-45a4-4ba9-be97-2a8a606d6c96"]}],"mendeley":{"formattedCitation":"(Septian, Fahrudin and Nugroho, 2019)","plainTextFormattedCitation":"(Septian, Fahrudin and Nugroho, 2019)","previouslyFormattedCitation":"(Septian, Fahrudin and Nugroho, 2019)"},"properties":{"noteIndex":0},"schema":"https://github.com/citation-style-language/schema/raw/master/csl-citation.json"}</w:instrText>
      </w:r>
      <w:r w:rsidR="00EB391B">
        <w:rPr>
          <w:rFonts w:cs="Times New Roman"/>
          <w:szCs w:val="24"/>
        </w:rPr>
        <w:fldChar w:fldCharType="separate"/>
      </w:r>
      <w:r w:rsidR="00EB391B" w:rsidRPr="00EB391B">
        <w:rPr>
          <w:rFonts w:cs="Times New Roman"/>
          <w:noProof/>
          <w:szCs w:val="24"/>
        </w:rPr>
        <w:t>(Septian, Fahrudin and Nugroho, 2019)</w:t>
      </w:r>
      <w:r w:rsidR="00EB391B">
        <w:rPr>
          <w:rFonts w:cs="Times New Roman"/>
          <w:szCs w:val="24"/>
        </w:rPr>
        <w:fldChar w:fldCharType="end"/>
      </w:r>
      <w:r w:rsidR="00150DED" w:rsidRPr="004A17B0">
        <w:rPr>
          <w:rFonts w:cs="Times New Roman"/>
          <w:szCs w:val="24"/>
        </w:rPr>
        <w:t xml:space="preserve">, </w:t>
      </w:r>
      <w:r w:rsidR="00470F24" w:rsidRPr="004A17B0">
        <w:rPr>
          <w:rFonts w:cs="Times New Roman"/>
          <w:szCs w:val="24"/>
        </w:rPr>
        <w:t>menyatakan bahwa</w:t>
      </w:r>
      <w:r w:rsidR="00172F6B" w:rsidRPr="004A17B0">
        <w:rPr>
          <w:rFonts w:cs="Times New Roman"/>
          <w:szCs w:val="24"/>
        </w:rPr>
        <w:t xml:space="preserve"> algoritme</w:t>
      </w:r>
      <w:r w:rsidR="00470F24" w:rsidRPr="004A17B0">
        <w:rPr>
          <w:rFonts w:cs="Times New Roman"/>
          <w:szCs w:val="24"/>
        </w:rPr>
        <w:t xml:space="preserve"> </w:t>
      </w:r>
      <w:r w:rsidR="00470F24" w:rsidRPr="004A17B0">
        <w:rPr>
          <w:rFonts w:cs="Times New Roman"/>
          <w:i/>
          <w:szCs w:val="24"/>
        </w:rPr>
        <w:t>K-Nearest Neighbors</w:t>
      </w:r>
      <w:r w:rsidR="00470F24" w:rsidRPr="004A17B0">
        <w:rPr>
          <w:rFonts w:cs="Times New Roman"/>
          <w:szCs w:val="24"/>
        </w:rPr>
        <w:t xml:space="preserve"> (KNN)</w:t>
      </w:r>
      <w:r w:rsidR="00BC09C2" w:rsidRPr="004A17B0">
        <w:rPr>
          <w:rFonts w:cs="Times New Roman"/>
          <w:szCs w:val="24"/>
        </w:rPr>
        <w:t xml:space="preserve"> </w:t>
      </w:r>
      <w:r w:rsidR="00AA763A" w:rsidRPr="004A17B0">
        <w:rPr>
          <w:rFonts w:cs="Times New Roman"/>
          <w:szCs w:val="24"/>
        </w:rPr>
        <w:t>mempu memperoleh nilai</w:t>
      </w:r>
      <w:r w:rsidR="00BC09C2" w:rsidRPr="004A17B0">
        <w:rPr>
          <w:rFonts w:cs="Times New Roman"/>
          <w:szCs w:val="24"/>
        </w:rPr>
        <w:t xml:space="preserve"> akurasi </w:t>
      </w:r>
      <w:r w:rsidR="00150DED" w:rsidRPr="004A17B0">
        <w:rPr>
          <w:rFonts w:cs="Times New Roman"/>
          <w:szCs w:val="24"/>
        </w:rPr>
        <w:t>79.99%</w:t>
      </w:r>
      <w:r w:rsidR="00AA763A" w:rsidRPr="004A17B0">
        <w:rPr>
          <w:rFonts w:cs="Times New Roman"/>
          <w:szCs w:val="24"/>
        </w:rPr>
        <w:t xml:space="preserve"> dengan nilai K=23</w:t>
      </w:r>
      <w:r w:rsidR="00150DED" w:rsidRPr="004A17B0">
        <w:rPr>
          <w:rFonts w:cs="Times New Roman"/>
          <w:szCs w:val="24"/>
        </w:rPr>
        <w:t>.</w:t>
      </w:r>
      <w:r w:rsidR="008010B8" w:rsidRPr="004A17B0">
        <w:rPr>
          <w:rFonts w:cs="Times New Roman"/>
          <w:szCs w:val="24"/>
        </w:rPr>
        <w:t xml:space="preserve"> Penelitian lain </w:t>
      </w:r>
      <w:r w:rsidR="009D0405" w:rsidRPr="004A17B0">
        <w:rPr>
          <w:rFonts w:cs="Times New Roman"/>
          <w:szCs w:val="24"/>
        </w:rPr>
        <w:t xml:space="preserve">juga </w:t>
      </w:r>
      <w:r w:rsidR="00765696">
        <w:rPr>
          <w:rFonts w:cs="Times New Roman"/>
          <w:szCs w:val="24"/>
        </w:rPr>
        <w:t>dilakukan oleh Nova dan lainya</w:t>
      </w:r>
      <w:r w:rsidR="008010B8" w:rsidRPr="004A17B0">
        <w:rPr>
          <w:rFonts w:cs="Times New Roman"/>
          <w:szCs w:val="24"/>
        </w:rPr>
        <w:t xml:space="preserve"> </w:t>
      </w:r>
      <w:r w:rsidR="00765696">
        <w:rPr>
          <w:rFonts w:cs="Times New Roman"/>
          <w:szCs w:val="24"/>
        </w:rPr>
        <w:fldChar w:fldCharType="begin" w:fldLock="1"/>
      </w:r>
      <w:r w:rsidR="00765696">
        <w:rPr>
          <w:rFonts w:cs="Times New Roman"/>
          <w:szCs w:val="24"/>
        </w:rPr>
        <w:instrText>ADDIN CSL_CITATION {"citationItems":[{"id":"ITEM-1","itemData":{"abstract":"Kondisi lalulintas di kota Jakarta yang begitu padat seperti keadaan macet dijalan raya semakin meningkat terlebih dengan adanya kendaraan pribadi yang semakin banyak. Permasalahan hal ini membuat para warga yang hendak bekerja dan berpergian kemanapun memerlukan sarana transportasi yang lebih nyaman dan cepat untuk sampai ke tempat tujuan. Oleh karena itu dalam penelitian ini melakukan analisis sentimen terhadap pengguna KRL Commuter Line Jabodetabek pada data sosial media twitter diambil data secara random sebanyak 127 data sehingga diproses melalui beberapa tahap salah satunya menghindari data yang rangkap. Pada penelitian ini menggunakan metode Naive Bayes Classifier, KNN dan Desicion Tree dengan beberapa tahapan yaitu Convert Emoticon, Cleansing, Case Folding, Tokenizing, Stemming. Adapun hasil uji coba menunjukkan bahwa memiliki perbedaan pada metode Naive Bayes akurasi sebesar 80%, precision 66,67%, sensitivity 100%, specificity 66,67%. Pada metode KNN akurasi sebesar 80%, precision 100%, sensitivity 50%, specificity 100% dan pada metode Decision Tree akurasi sebesar 100%, precision 100%, sensitivity 100%, specificity 100%.","author":[{"dropping-particle":"","family":"Romadloni","given":"Nova Tri","non-dropping-particle":"","parse-names":false,"suffix":""},{"dropping-particle":"","family":"Santoso","given":"Imam","non-dropping-particle":"","parse-names":false,"suffix":""},{"dropping-particle":"","family":"Budilaksono","given":"Sularso","non-dropping-particle":"","parse-names":false,"suffix":""}],"container-title":"Jurnal IKRA-ITH Informatika","id":"ITEM-1","issue":"2","issued":{"date-parts":[["2019"]]},"page":"1-9","title":"Perbandingan Metode Naive Bayes, KNN Dan Decision Tree Terhadap Analisis Sentimen Transportasi KRL Commuter Line","type":"article-journal","volume":"3"},"uris":["http://www.mendeley.com/documents/?uuid=02811cb5-7f0b-4734-a638-6626bd15d74a"]}],"mendeley":{"formattedCitation":"(Romadloni, Santoso and Budilaksono, 2019)","plainTextFormattedCitation":"(Romadloni, Santoso and Budilaksono, 2019)"},"properties":{"noteIndex":0},"schema":"https://github.com/citation-style-language/schema/raw/master/csl-citation.json"}</w:instrText>
      </w:r>
      <w:r w:rsidR="00765696">
        <w:rPr>
          <w:rFonts w:cs="Times New Roman"/>
          <w:szCs w:val="24"/>
        </w:rPr>
        <w:fldChar w:fldCharType="separate"/>
      </w:r>
      <w:r w:rsidR="00765696" w:rsidRPr="00765696">
        <w:rPr>
          <w:rFonts w:cs="Times New Roman"/>
          <w:noProof/>
          <w:szCs w:val="24"/>
        </w:rPr>
        <w:t>(Romadloni, Santoso and Budilaksono, 2019)</w:t>
      </w:r>
      <w:r w:rsidR="00765696">
        <w:rPr>
          <w:rFonts w:cs="Times New Roman"/>
          <w:szCs w:val="24"/>
        </w:rPr>
        <w:fldChar w:fldCharType="end"/>
      </w:r>
      <w:r w:rsidR="008010B8" w:rsidRPr="004A17B0">
        <w:rPr>
          <w:rFonts w:cs="Times New Roman"/>
          <w:szCs w:val="24"/>
        </w:rPr>
        <w:t xml:space="preserve">, </w:t>
      </w:r>
      <w:r w:rsidR="007A390C" w:rsidRPr="004A17B0">
        <w:rPr>
          <w:rFonts w:cs="Times New Roman"/>
          <w:szCs w:val="24"/>
        </w:rPr>
        <w:t xml:space="preserve">menyatakan bahwa </w:t>
      </w:r>
      <w:r w:rsidR="00470F24" w:rsidRPr="004A17B0">
        <w:rPr>
          <w:rFonts w:cs="Times New Roman"/>
          <w:szCs w:val="24"/>
        </w:rPr>
        <w:t>KNN</w:t>
      </w:r>
      <w:r w:rsidR="00B96006" w:rsidRPr="004A17B0">
        <w:rPr>
          <w:rFonts w:cs="Times New Roman"/>
          <w:szCs w:val="24"/>
        </w:rPr>
        <w:t xml:space="preserve"> </w:t>
      </w:r>
      <w:r w:rsidR="007A390C" w:rsidRPr="004A17B0">
        <w:rPr>
          <w:rFonts w:cs="Times New Roman"/>
          <w:szCs w:val="24"/>
        </w:rPr>
        <w:t xml:space="preserve">dapat digunakan untuk </w:t>
      </w:r>
      <w:r w:rsidR="00F452FD" w:rsidRPr="004A17B0">
        <w:rPr>
          <w:rFonts w:cs="Times New Roman"/>
          <w:szCs w:val="24"/>
        </w:rPr>
        <w:t>analisis</w:t>
      </w:r>
      <w:r w:rsidR="007A390C" w:rsidRPr="004A17B0">
        <w:rPr>
          <w:rFonts w:cs="Times New Roman"/>
          <w:szCs w:val="24"/>
        </w:rPr>
        <w:t xml:space="preserve"> sentimen </w:t>
      </w:r>
      <w:r w:rsidR="009F2053" w:rsidRPr="004A17B0">
        <w:rPr>
          <w:rFonts w:cs="Times New Roman"/>
          <w:szCs w:val="24"/>
        </w:rPr>
        <w:t>dengan nilai akurasi sebesar 80%</w:t>
      </w:r>
      <w:r w:rsidR="00643C6C" w:rsidRPr="004A17B0">
        <w:rPr>
          <w:rFonts w:cs="Times New Roman"/>
          <w:szCs w:val="24"/>
        </w:rPr>
        <w:t xml:space="preserve"> </w:t>
      </w:r>
      <w:r w:rsidR="00F149A1" w:rsidRPr="004A17B0">
        <w:rPr>
          <w:rFonts w:cs="Times New Roman"/>
          <w:szCs w:val="24"/>
        </w:rPr>
        <w:t xml:space="preserve">terhadap 127 data </w:t>
      </w:r>
      <w:r w:rsidR="00643C6C" w:rsidRPr="004A17B0">
        <w:rPr>
          <w:rFonts w:cs="Times New Roman"/>
          <w:szCs w:val="24"/>
        </w:rPr>
        <w:t>dan mampu mengimbangi</w:t>
      </w:r>
      <w:r w:rsidR="00F36E1C" w:rsidRPr="004A17B0">
        <w:rPr>
          <w:rFonts w:cs="Times New Roman"/>
          <w:szCs w:val="24"/>
        </w:rPr>
        <w:t xml:space="preserve"> algoritme</w:t>
      </w:r>
      <w:r w:rsidR="00643C6C" w:rsidRPr="004A17B0">
        <w:rPr>
          <w:rFonts w:cs="Times New Roman"/>
          <w:szCs w:val="24"/>
        </w:rPr>
        <w:t xml:space="preserve"> </w:t>
      </w:r>
      <w:r w:rsidR="00643C6C" w:rsidRPr="004A17B0">
        <w:rPr>
          <w:rFonts w:cs="Times New Roman"/>
          <w:i/>
          <w:szCs w:val="24"/>
        </w:rPr>
        <w:t>Naive Bayes Classifier</w:t>
      </w:r>
      <w:r w:rsidR="008347F8" w:rsidRPr="004A17B0">
        <w:rPr>
          <w:rFonts w:cs="Times New Roman"/>
          <w:szCs w:val="24"/>
        </w:rPr>
        <w:t xml:space="preserve">. </w:t>
      </w:r>
      <w:r w:rsidR="00BC2631" w:rsidRPr="004A17B0">
        <w:rPr>
          <w:rFonts w:cs="Times New Roman"/>
          <w:szCs w:val="24"/>
        </w:rPr>
        <w:t>KNN juga</w:t>
      </w:r>
      <w:r w:rsidR="00F24996" w:rsidRPr="004A17B0">
        <w:rPr>
          <w:rFonts w:cs="Times New Roman"/>
          <w:szCs w:val="24"/>
        </w:rPr>
        <w:t xml:space="preserve"> </w:t>
      </w:r>
      <w:r w:rsidR="00352487" w:rsidRPr="004A17B0">
        <w:rPr>
          <w:rFonts w:cs="Times New Roman"/>
          <w:szCs w:val="24"/>
        </w:rPr>
        <w:t xml:space="preserve">digunakan </w:t>
      </w:r>
      <w:r w:rsidR="001963D2" w:rsidRPr="004A17B0">
        <w:rPr>
          <w:rFonts w:cs="Times New Roman"/>
          <w:szCs w:val="24"/>
        </w:rPr>
        <w:t>oleh Novelty</w:t>
      </w:r>
      <w:r w:rsidR="00ED7C1A">
        <w:rPr>
          <w:rFonts w:cs="Times New Roman"/>
          <w:szCs w:val="24"/>
        </w:rPr>
        <w:t xml:space="preserve"> </w:t>
      </w:r>
      <w:r w:rsidR="003E795B">
        <w:rPr>
          <w:rFonts w:cs="Times New Roman"/>
          <w:szCs w:val="24"/>
        </w:rPr>
        <w:t>dan Adiwijaya</w:t>
      </w:r>
      <w:r w:rsidR="00EB391B">
        <w:rPr>
          <w:rFonts w:cs="Times New Roman"/>
          <w:szCs w:val="24"/>
        </w:rPr>
        <w:t xml:space="preserve"> </w:t>
      </w:r>
      <w:r w:rsidR="00EB391B">
        <w:rPr>
          <w:rFonts w:cs="Times New Roman"/>
          <w:szCs w:val="24"/>
        </w:rPr>
        <w:fldChar w:fldCharType="begin" w:fldLock="1"/>
      </w:r>
      <w:r w:rsidR="00765696">
        <w:rPr>
          <w:rFonts w:cs="Times New Roman"/>
          <w:szCs w:val="24"/>
        </w:rPr>
        <w:instrText>ADDIN CSL_CITATION {"citationItems":[{"id":"ITEM-1","itemData":{"DOI":"10.34818/JDSA.2020.3.22","abstract":"Huge resources need effectiveness and efficiency, it can be processed bymachine learning. There have been many studies conducted using machine learning method andproduced quite good performance in sentiment analysis. This is because machine learning helps determine the probability of sentiment analysis of data quite well, for instance Naive Bayes (NB), K-nearest neighbor (KNN), Support vector machine (SVM), and Random forest methods. Mostly, KNN did not achieve better performance than other machine learning methods in sentiment analysis. In this study, the dataset Polarity v2.0 from Cornell movie review dataset will be used to test KNN with Information gain features selection in order to achieve good performance. The purpose of this research are to find the optimum K for KNN and compare KNN with other methods. KNN with the help of Information gain feature selection becomes the best performance method with 96.8% accuracy compared to the NB, SVM, and Random forest while the optimum K is 3.","author":[{"dropping-particle":"","family":"Daeli","given":"Novelty Octaviani Faomasi","non-dropping-particle":"","parse-names":false,"suffix":""},{"dropping-particle":"","family":"Adiwijaya","given":"","non-dropping-particle":"","parse-names":false,"suffix":""}],"container-title":"Journal of Data Science And Its Applications","id":"ITEM-1","issue":"1","issued":{"date-parts":[["2020"]]},"page":"1-7","title":"Sentiment Analysis on Movie Reviews Using Information Gain and K-Nearest Neighbor","type":"article-journal","volume":"3"},"uris":["http://www.mendeley.com/documents/?uuid=bd180216-602b-4bec-8937-21b314cbeb78"]}],"mendeley":{"formattedCitation":"(Daeli and Adiwijaya, 2020)","plainTextFormattedCitation":"(Daeli and Adiwijaya, 2020)","previouslyFormattedCitation":"(Daeli and Adiwijaya, 2020)"},"properties":{"noteIndex":0},"schema":"https://github.com/citation-style-language/schema/raw/master/csl-citation.json"}</w:instrText>
      </w:r>
      <w:r w:rsidR="00EB391B">
        <w:rPr>
          <w:rFonts w:cs="Times New Roman"/>
          <w:szCs w:val="24"/>
        </w:rPr>
        <w:fldChar w:fldCharType="separate"/>
      </w:r>
      <w:r w:rsidR="00EB391B" w:rsidRPr="00EB391B">
        <w:rPr>
          <w:rFonts w:cs="Times New Roman"/>
          <w:noProof/>
          <w:szCs w:val="24"/>
        </w:rPr>
        <w:t>(Daeli and Adiwijaya, 2020)</w:t>
      </w:r>
      <w:r w:rsidR="00EB391B">
        <w:rPr>
          <w:rFonts w:cs="Times New Roman"/>
          <w:szCs w:val="24"/>
        </w:rPr>
        <w:fldChar w:fldCharType="end"/>
      </w:r>
      <w:r w:rsidR="001963D2" w:rsidRPr="004A17B0">
        <w:rPr>
          <w:rFonts w:cs="Times New Roman"/>
          <w:szCs w:val="24"/>
        </w:rPr>
        <w:t xml:space="preserve"> </w:t>
      </w:r>
      <w:r w:rsidR="00866DE0" w:rsidRPr="004A17B0">
        <w:rPr>
          <w:rFonts w:cs="Times New Roman"/>
          <w:szCs w:val="24"/>
        </w:rPr>
        <w:t xml:space="preserve">dalam penelitian </w:t>
      </w:r>
      <w:r w:rsidR="00120870" w:rsidRPr="004A17B0">
        <w:rPr>
          <w:rFonts w:cs="Times New Roman"/>
          <w:szCs w:val="24"/>
        </w:rPr>
        <w:t xml:space="preserve">yang berjudul </w:t>
      </w:r>
      <w:r w:rsidR="005A28AC" w:rsidRPr="004A17B0">
        <w:rPr>
          <w:rFonts w:cs="Times New Roman"/>
          <w:i/>
          <w:szCs w:val="24"/>
        </w:rPr>
        <w:t>Sentiment Analysis on Movie Reviews Using Information Gain and K-Nearest Neighbor</w:t>
      </w:r>
      <w:r w:rsidR="004543E7" w:rsidRPr="004A17B0">
        <w:rPr>
          <w:rFonts w:cs="Times New Roman"/>
          <w:i/>
          <w:szCs w:val="24"/>
        </w:rPr>
        <w:t>,</w:t>
      </w:r>
      <w:r w:rsidR="001963D2" w:rsidRPr="004A17B0">
        <w:rPr>
          <w:rFonts w:cs="Times New Roman"/>
          <w:szCs w:val="24"/>
        </w:rPr>
        <w:t xml:space="preserve"> </w:t>
      </w:r>
      <w:r w:rsidR="00352487" w:rsidRPr="004A17B0">
        <w:rPr>
          <w:rFonts w:cs="Times New Roman"/>
          <w:szCs w:val="24"/>
        </w:rPr>
        <w:t>untuk melakukan analisis sentimen</w:t>
      </w:r>
      <w:r w:rsidR="00152313" w:rsidRPr="004A17B0">
        <w:rPr>
          <w:rFonts w:cs="Times New Roman"/>
          <w:szCs w:val="24"/>
        </w:rPr>
        <w:t xml:space="preserve"> </w:t>
      </w:r>
      <w:r w:rsidR="00733ADE" w:rsidRPr="004A17B0">
        <w:rPr>
          <w:rFonts w:cs="Times New Roman"/>
          <w:szCs w:val="24"/>
        </w:rPr>
        <w:t>terhadap</w:t>
      </w:r>
      <w:r w:rsidR="00BC2631" w:rsidRPr="004A17B0">
        <w:rPr>
          <w:rFonts w:cs="Times New Roman"/>
          <w:szCs w:val="24"/>
        </w:rPr>
        <w:t xml:space="preserve"> dataset</w:t>
      </w:r>
      <w:r w:rsidR="00733ADE" w:rsidRPr="004A17B0">
        <w:rPr>
          <w:rFonts w:cs="Times New Roman"/>
          <w:szCs w:val="24"/>
        </w:rPr>
        <w:t xml:space="preserve"> </w:t>
      </w:r>
      <w:r w:rsidR="00BC2631" w:rsidRPr="004A17B0">
        <w:rPr>
          <w:rFonts w:cs="Times New Roman"/>
          <w:i/>
          <w:szCs w:val="24"/>
        </w:rPr>
        <w:t>review</w:t>
      </w:r>
      <w:r w:rsidR="00BC2631" w:rsidRPr="004A17B0">
        <w:rPr>
          <w:rFonts w:cs="Times New Roman"/>
          <w:szCs w:val="24"/>
        </w:rPr>
        <w:t xml:space="preserve"> film </w:t>
      </w:r>
      <w:r w:rsidR="00883E0C" w:rsidRPr="004A17B0">
        <w:rPr>
          <w:rFonts w:cs="Times New Roman"/>
          <w:szCs w:val="24"/>
        </w:rPr>
        <w:t>dengan total 2000 data</w:t>
      </w:r>
      <w:r w:rsidR="00657996" w:rsidRPr="004A17B0">
        <w:rPr>
          <w:rFonts w:cs="Times New Roman"/>
          <w:szCs w:val="24"/>
        </w:rPr>
        <w:t xml:space="preserve">, </w:t>
      </w:r>
      <w:r w:rsidR="0062054A" w:rsidRPr="004A17B0">
        <w:rPr>
          <w:rFonts w:cs="Times New Roman"/>
          <w:szCs w:val="24"/>
        </w:rPr>
        <w:t xml:space="preserve">memperoleh </w:t>
      </w:r>
      <w:r w:rsidR="00657996" w:rsidRPr="004A17B0">
        <w:rPr>
          <w:rFonts w:cs="Times New Roman"/>
          <w:szCs w:val="24"/>
        </w:rPr>
        <w:t>hasil yang baik pada K=3 dengan</w:t>
      </w:r>
      <w:r w:rsidR="006A3060" w:rsidRPr="004A17B0">
        <w:rPr>
          <w:rFonts w:cs="Times New Roman"/>
          <w:szCs w:val="24"/>
        </w:rPr>
        <w:t xml:space="preserve"> nilai</w:t>
      </w:r>
      <w:r w:rsidR="00657996" w:rsidRPr="004A17B0">
        <w:rPr>
          <w:rFonts w:cs="Times New Roman"/>
          <w:szCs w:val="24"/>
        </w:rPr>
        <w:t xml:space="preserve"> akurasi sebesar 96.8%.</w:t>
      </w:r>
    </w:p>
    <w:p w:rsidR="00483006" w:rsidRPr="004A17B0" w:rsidRDefault="00241EDF" w:rsidP="00650CD8">
      <w:pPr>
        <w:spacing w:line="240" w:lineRule="auto"/>
        <w:ind w:left="720" w:firstLine="414"/>
        <w:rPr>
          <w:rFonts w:cs="Times New Roman"/>
          <w:szCs w:val="24"/>
        </w:rPr>
      </w:pPr>
      <w:r w:rsidRPr="004A17B0">
        <w:rPr>
          <w:rFonts w:cs="Times New Roman"/>
          <w:szCs w:val="24"/>
        </w:rPr>
        <w:t>Penelitian ini b</w:t>
      </w:r>
      <w:r w:rsidR="00B86CC1" w:rsidRPr="004A17B0">
        <w:rPr>
          <w:rFonts w:cs="Times New Roman"/>
          <w:szCs w:val="24"/>
        </w:rPr>
        <w:t>ertujuan untuk melakukan analisis</w:t>
      </w:r>
      <w:r w:rsidRPr="004A17B0">
        <w:rPr>
          <w:rFonts w:cs="Times New Roman"/>
          <w:szCs w:val="24"/>
        </w:rPr>
        <w:t xml:space="preserve"> </w:t>
      </w:r>
      <w:r w:rsidR="00B86CC1" w:rsidRPr="004A17B0">
        <w:rPr>
          <w:rFonts w:cs="Times New Roman"/>
          <w:szCs w:val="24"/>
        </w:rPr>
        <w:t>sentimen</w:t>
      </w:r>
      <w:r w:rsidRPr="004A17B0">
        <w:rPr>
          <w:rFonts w:cs="Times New Roman"/>
          <w:szCs w:val="24"/>
        </w:rPr>
        <w:t xml:space="preserve"> masyarakat terhadap pembelajaran daring</w:t>
      </w:r>
      <w:r w:rsidR="00162367" w:rsidRPr="004A17B0">
        <w:rPr>
          <w:rFonts w:cs="Times New Roman"/>
          <w:szCs w:val="24"/>
        </w:rPr>
        <w:t xml:space="preserve"> pada periode Desember</w:t>
      </w:r>
      <w:r w:rsidR="00B076F5">
        <w:rPr>
          <w:rFonts w:cs="Times New Roman"/>
          <w:szCs w:val="24"/>
        </w:rPr>
        <w:t xml:space="preserve"> 2020</w:t>
      </w:r>
      <w:r w:rsidR="00483006" w:rsidRPr="004A17B0">
        <w:rPr>
          <w:rFonts w:cs="Times New Roman"/>
          <w:szCs w:val="24"/>
        </w:rPr>
        <w:t>.</w:t>
      </w:r>
      <w:r w:rsidR="00E943F3" w:rsidRPr="004A17B0">
        <w:rPr>
          <w:rFonts w:cs="Times New Roman"/>
          <w:szCs w:val="24"/>
        </w:rPr>
        <w:t xml:space="preserve"> </w:t>
      </w:r>
      <w:r w:rsidR="00483006" w:rsidRPr="004A17B0">
        <w:rPr>
          <w:rFonts w:cs="Times New Roman"/>
          <w:szCs w:val="24"/>
        </w:rPr>
        <w:t xml:space="preserve">Metode yang digunakan adalah dengan melakukan analisis sentimen melalui pendekatan </w:t>
      </w:r>
      <w:r w:rsidR="00483006" w:rsidRPr="004A17B0">
        <w:rPr>
          <w:rFonts w:cs="Times New Roman"/>
          <w:i/>
          <w:szCs w:val="24"/>
        </w:rPr>
        <w:t>machine learning</w:t>
      </w:r>
      <w:r w:rsidR="00483006" w:rsidRPr="004A17B0">
        <w:rPr>
          <w:rFonts w:cs="Times New Roman"/>
          <w:szCs w:val="24"/>
        </w:rPr>
        <w:t xml:space="preserve"> disertai fitur kamus sentimen, dengan ekstraksi fitur menggunakan </w:t>
      </w:r>
      <w:r w:rsidR="00483006" w:rsidRPr="004A17B0">
        <w:rPr>
          <w:rFonts w:cs="Times New Roman"/>
          <w:i/>
          <w:szCs w:val="24"/>
        </w:rPr>
        <w:t>CountVectorizer</w:t>
      </w:r>
      <w:r w:rsidR="00483006" w:rsidRPr="004A17B0">
        <w:rPr>
          <w:rFonts w:cs="Times New Roman"/>
          <w:szCs w:val="24"/>
        </w:rPr>
        <w:t xml:space="preserve"> dan algoritme klasifikasi </w:t>
      </w:r>
      <w:r w:rsidR="00483006" w:rsidRPr="004A17B0">
        <w:rPr>
          <w:rFonts w:cs="Times New Roman"/>
          <w:i/>
          <w:szCs w:val="24"/>
        </w:rPr>
        <w:t>K-Nearest Neighbors</w:t>
      </w:r>
      <w:r w:rsidR="00483006" w:rsidRPr="004A17B0">
        <w:rPr>
          <w:rFonts w:cs="Times New Roman"/>
          <w:szCs w:val="24"/>
        </w:rPr>
        <w:t xml:space="preserve">. </w:t>
      </w:r>
      <w:r w:rsidR="00127099" w:rsidRPr="004A17B0">
        <w:rPr>
          <w:rFonts w:cs="Times New Roman"/>
          <w:i/>
          <w:szCs w:val="24"/>
        </w:rPr>
        <w:t>Dataset</w:t>
      </w:r>
      <w:r w:rsidR="00127099" w:rsidRPr="004A17B0">
        <w:rPr>
          <w:rFonts w:cs="Times New Roman"/>
          <w:szCs w:val="24"/>
        </w:rPr>
        <w:t xml:space="preserve"> yang digunakan berupa teks kicauan (</w:t>
      </w:r>
      <w:r w:rsidR="00127099" w:rsidRPr="004A17B0">
        <w:rPr>
          <w:rFonts w:cs="Times New Roman"/>
          <w:i/>
          <w:szCs w:val="24"/>
        </w:rPr>
        <w:t>tweet</w:t>
      </w:r>
      <w:r w:rsidR="00127099" w:rsidRPr="004A17B0">
        <w:rPr>
          <w:rFonts w:cs="Times New Roman"/>
          <w:szCs w:val="24"/>
        </w:rPr>
        <w:t>) yang bersumber pada media sosial Twitter dengan kata kunci</w:t>
      </w:r>
      <w:r w:rsidR="003E7FF6">
        <w:rPr>
          <w:rFonts w:cs="Times New Roman"/>
          <w:szCs w:val="24"/>
        </w:rPr>
        <w:t xml:space="preserve"> </w:t>
      </w:r>
      <w:r w:rsidR="003E7FF6" w:rsidRPr="003E7FF6">
        <w:rPr>
          <w:rFonts w:cs="Times New Roman"/>
          <w:szCs w:val="24"/>
        </w:rPr>
        <w:t>‘pembelajaran jarak jauh’, ‘#belajaronline’, ‘#belajardarirumah’, ‘#belajardirumah’, dan ‘#kuliahonline’</w:t>
      </w:r>
      <w:r w:rsidR="00127099" w:rsidRPr="004A17B0">
        <w:rPr>
          <w:rFonts w:cs="Times New Roman"/>
          <w:szCs w:val="24"/>
        </w:rPr>
        <w:t>.</w:t>
      </w:r>
      <w:r w:rsidR="009D7CB7" w:rsidRPr="004A17B0">
        <w:rPr>
          <w:rFonts w:cs="Times New Roman"/>
          <w:szCs w:val="24"/>
        </w:rPr>
        <w:t xml:space="preserve"> Pengumpulan </w:t>
      </w:r>
      <w:r w:rsidR="009D7CB7" w:rsidRPr="004A17B0">
        <w:rPr>
          <w:rFonts w:cs="Times New Roman"/>
          <w:i/>
          <w:szCs w:val="24"/>
        </w:rPr>
        <w:t>dataset</w:t>
      </w:r>
      <w:r w:rsidR="009D7CB7" w:rsidRPr="004A17B0">
        <w:rPr>
          <w:rFonts w:cs="Times New Roman"/>
          <w:szCs w:val="24"/>
        </w:rPr>
        <w:t xml:space="preserve"> dilakukan </w:t>
      </w:r>
      <w:r w:rsidR="00344D6B" w:rsidRPr="004A17B0">
        <w:rPr>
          <w:rFonts w:cs="Times New Roman"/>
          <w:szCs w:val="24"/>
        </w:rPr>
        <w:t>pada</w:t>
      </w:r>
      <w:r w:rsidR="009D7CB7" w:rsidRPr="004A17B0">
        <w:rPr>
          <w:rFonts w:cs="Times New Roman"/>
          <w:szCs w:val="24"/>
        </w:rPr>
        <w:t xml:space="preserve"> tanggal 1 Desember 2020 </w:t>
      </w:r>
      <w:r w:rsidR="00A0515A" w:rsidRPr="004A17B0">
        <w:rPr>
          <w:rFonts w:cs="Times New Roman"/>
          <w:szCs w:val="24"/>
        </w:rPr>
        <w:t>hingga</w:t>
      </w:r>
      <w:r w:rsidR="009D7CB7" w:rsidRPr="004A17B0">
        <w:rPr>
          <w:rFonts w:cs="Times New Roman"/>
          <w:szCs w:val="24"/>
        </w:rPr>
        <w:t xml:space="preserve"> 31 </w:t>
      </w:r>
      <w:r w:rsidR="00FC152A">
        <w:rPr>
          <w:rFonts w:cs="Times New Roman"/>
          <w:szCs w:val="24"/>
        </w:rPr>
        <w:t>Desember</w:t>
      </w:r>
      <w:r w:rsidR="009D7CB7" w:rsidRPr="004A17B0">
        <w:rPr>
          <w:rFonts w:cs="Times New Roman"/>
          <w:szCs w:val="24"/>
        </w:rPr>
        <w:t xml:space="preserve"> 2021. Tercatat ada sekitar </w:t>
      </w:r>
      <w:r w:rsidR="00D07A4D">
        <w:rPr>
          <w:rFonts w:cs="Times New Roman"/>
          <w:szCs w:val="24"/>
        </w:rPr>
        <w:t>1.249</w:t>
      </w:r>
      <w:r w:rsidR="009D7CB7" w:rsidRPr="004A17B0">
        <w:rPr>
          <w:rFonts w:cs="Times New Roman"/>
          <w:szCs w:val="24"/>
        </w:rPr>
        <w:t xml:space="preserve"> </w:t>
      </w:r>
      <w:r w:rsidR="009D7CB7" w:rsidRPr="004A17B0">
        <w:rPr>
          <w:rFonts w:cs="Times New Roman"/>
          <w:i/>
          <w:szCs w:val="24"/>
        </w:rPr>
        <w:t xml:space="preserve">tweet </w:t>
      </w:r>
      <w:r w:rsidR="009D7CB7" w:rsidRPr="004A17B0">
        <w:rPr>
          <w:rFonts w:cs="Times New Roman"/>
          <w:szCs w:val="24"/>
        </w:rPr>
        <w:t>yang diperoleh dengan kata kunci dan rentang tanggal yang diusulkan.</w:t>
      </w:r>
    </w:p>
    <w:p w:rsidR="003A049A" w:rsidRPr="004A17B0" w:rsidRDefault="003C5101" w:rsidP="00650CD8">
      <w:pPr>
        <w:pStyle w:val="Heading2"/>
        <w:numPr>
          <w:ilvl w:val="0"/>
          <w:numId w:val="3"/>
        </w:numPr>
        <w:tabs>
          <w:tab w:val="left" w:pos="0"/>
          <w:tab w:val="left" w:pos="709"/>
        </w:tabs>
        <w:spacing w:line="240" w:lineRule="auto"/>
        <w:ind w:left="0" w:firstLine="0"/>
        <w:rPr>
          <w:rFonts w:cs="Times New Roman"/>
          <w:szCs w:val="24"/>
        </w:rPr>
      </w:pPr>
      <w:r w:rsidRPr="004A17B0">
        <w:rPr>
          <w:rFonts w:cs="Times New Roman"/>
          <w:szCs w:val="24"/>
        </w:rPr>
        <w:t>Perumusan Masalah</w:t>
      </w:r>
    </w:p>
    <w:p w:rsidR="00F77040" w:rsidRPr="004A17B0" w:rsidRDefault="00F77040" w:rsidP="00650CD8">
      <w:pPr>
        <w:spacing w:line="240" w:lineRule="auto"/>
        <w:ind w:left="709" w:firstLine="425"/>
        <w:rPr>
          <w:rFonts w:cs="Times New Roman"/>
          <w:szCs w:val="24"/>
        </w:rPr>
      </w:pPr>
      <w:r w:rsidRPr="004A17B0">
        <w:rPr>
          <w:rFonts w:cs="Times New Roman"/>
          <w:szCs w:val="24"/>
        </w:rPr>
        <w:t xml:space="preserve">Berdasarkan uraian latar belakang </w:t>
      </w:r>
      <w:r w:rsidR="00022960" w:rsidRPr="004A17B0">
        <w:rPr>
          <w:rFonts w:cs="Times New Roman"/>
          <w:szCs w:val="24"/>
        </w:rPr>
        <w:t>yang telah disampaikan</w:t>
      </w:r>
      <w:r w:rsidRPr="004A17B0">
        <w:rPr>
          <w:rFonts w:cs="Times New Roman"/>
          <w:szCs w:val="24"/>
        </w:rPr>
        <w:t xml:space="preserve">, maka dapat </w:t>
      </w:r>
      <w:r w:rsidR="00E10F28" w:rsidRPr="004A17B0">
        <w:rPr>
          <w:rFonts w:cs="Times New Roman"/>
          <w:szCs w:val="24"/>
        </w:rPr>
        <w:t>disimpulkan rumusan</w:t>
      </w:r>
      <w:r w:rsidRPr="004A17B0">
        <w:rPr>
          <w:rFonts w:cs="Times New Roman"/>
          <w:szCs w:val="24"/>
        </w:rPr>
        <w:t xml:space="preserve"> masalah</w:t>
      </w:r>
      <w:r w:rsidR="00E906CF" w:rsidRPr="004A17B0">
        <w:rPr>
          <w:rFonts w:cs="Times New Roman"/>
          <w:szCs w:val="24"/>
        </w:rPr>
        <w:t xml:space="preserve"> sebagai berikut:</w:t>
      </w:r>
    </w:p>
    <w:p w:rsidR="00EB4AC8" w:rsidRPr="004A17B0" w:rsidRDefault="00EB4AC8" w:rsidP="00650CD8">
      <w:pPr>
        <w:pStyle w:val="ListParagraph"/>
        <w:numPr>
          <w:ilvl w:val="1"/>
          <w:numId w:val="3"/>
        </w:numPr>
        <w:spacing w:line="240" w:lineRule="auto"/>
        <w:ind w:left="1134" w:hanging="425"/>
        <w:rPr>
          <w:rFonts w:cs="Times New Roman"/>
          <w:szCs w:val="24"/>
        </w:rPr>
      </w:pPr>
      <w:r w:rsidRPr="004A17B0">
        <w:rPr>
          <w:rFonts w:cs="Times New Roman"/>
          <w:szCs w:val="24"/>
        </w:rPr>
        <w:t>Bagaimana</w:t>
      </w:r>
      <w:r w:rsidR="004720AE" w:rsidRPr="004A17B0">
        <w:rPr>
          <w:rFonts w:cs="Times New Roman"/>
          <w:szCs w:val="24"/>
        </w:rPr>
        <w:t xml:space="preserve"> persentase</w:t>
      </w:r>
      <w:r w:rsidRPr="004A17B0">
        <w:rPr>
          <w:rFonts w:cs="Times New Roman"/>
          <w:szCs w:val="24"/>
        </w:rPr>
        <w:t xml:space="preserve"> pandangan</w:t>
      </w:r>
      <w:r w:rsidR="001E780C" w:rsidRPr="004A17B0">
        <w:rPr>
          <w:rFonts w:cs="Times New Roman"/>
          <w:szCs w:val="24"/>
        </w:rPr>
        <w:t xml:space="preserve"> </w:t>
      </w:r>
      <w:r w:rsidR="008C36E9" w:rsidRPr="004A17B0">
        <w:rPr>
          <w:rFonts w:cs="Times New Roman"/>
          <w:szCs w:val="24"/>
        </w:rPr>
        <w:t>(sentimen)</w:t>
      </w:r>
      <w:r w:rsidR="00864CC7" w:rsidRPr="004A17B0">
        <w:rPr>
          <w:rFonts w:cs="Times New Roman"/>
          <w:szCs w:val="24"/>
        </w:rPr>
        <w:t xml:space="preserve"> masyarakat Indonesia terhadap pembelajaran daring</w:t>
      </w:r>
      <w:r w:rsidR="007E5F8F" w:rsidRPr="004A17B0">
        <w:rPr>
          <w:rFonts w:cs="Times New Roman"/>
          <w:szCs w:val="24"/>
        </w:rPr>
        <w:t xml:space="preserve"> pada periode waktu 1 Desember 2020 hingga </w:t>
      </w:r>
      <w:r w:rsidR="001D3A6E" w:rsidRPr="004A17B0">
        <w:rPr>
          <w:rFonts w:cs="Times New Roman"/>
          <w:szCs w:val="24"/>
        </w:rPr>
        <w:t>3</w:t>
      </w:r>
      <w:r w:rsidR="00FE0104" w:rsidRPr="004A17B0">
        <w:rPr>
          <w:rFonts w:cs="Times New Roman"/>
          <w:szCs w:val="24"/>
        </w:rPr>
        <w:t>1</w:t>
      </w:r>
      <w:r w:rsidR="007E5F8F" w:rsidRPr="004A17B0">
        <w:rPr>
          <w:rFonts w:cs="Times New Roman"/>
          <w:szCs w:val="24"/>
        </w:rPr>
        <w:t xml:space="preserve"> </w:t>
      </w:r>
      <w:r w:rsidR="001D3A6E" w:rsidRPr="004A17B0">
        <w:rPr>
          <w:rFonts w:cs="Times New Roman"/>
          <w:szCs w:val="24"/>
        </w:rPr>
        <w:t>Desember 2020</w:t>
      </w:r>
      <w:r w:rsidRPr="004A17B0">
        <w:rPr>
          <w:rFonts w:cs="Times New Roman"/>
          <w:szCs w:val="24"/>
        </w:rPr>
        <w:t>?</w:t>
      </w:r>
    </w:p>
    <w:p w:rsidR="00EB4AC8" w:rsidRPr="004A17B0" w:rsidRDefault="00325482" w:rsidP="00650CD8">
      <w:pPr>
        <w:pStyle w:val="ListParagraph"/>
        <w:numPr>
          <w:ilvl w:val="1"/>
          <w:numId w:val="3"/>
        </w:numPr>
        <w:spacing w:line="240" w:lineRule="auto"/>
        <w:ind w:left="1134" w:hanging="425"/>
        <w:rPr>
          <w:rFonts w:cs="Times New Roman"/>
          <w:szCs w:val="24"/>
        </w:rPr>
      </w:pPr>
      <w:r w:rsidRPr="004A17B0">
        <w:rPr>
          <w:rFonts w:cs="Times New Roman"/>
          <w:szCs w:val="24"/>
        </w:rPr>
        <w:t xml:space="preserve">Bagaimana cara menganalisis </w:t>
      </w:r>
      <w:r w:rsidR="00EB4AC8" w:rsidRPr="004A17B0">
        <w:rPr>
          <w:rFonts w:cs="Times New Roman"/>
          <w:szCs w:val="24"/>
        </w:rPr>
        <w:t>sentimen berdasarkan pendapat masyarakat Indonesia melalui media sosial Twitter</w:t>
      </w:r>
      <w:r w:rsidR="00EB6611" w:rsidRPr="004A17B0">
        <w:rPr>
          <w:rFonts w:cs="Times New Roman"/>
          <w:szCs w:val="24"/>
        </w:rPr>
        <w:t>?</w:t>
      </w:r>
    </w:p>
    <w:p w:rsidR="004E0F00" w:rsidRPr="004A17B0" w:rsidRDefault="00FC0A86" w:rsidP="00650CD8">
      <w:pPr>
        <w:pStyle w:val="ListParagraph"/>
        <w:numPr>
          <w:ilvl w:val="1"/>
          <w:numId w:val="3"/>
        </w:numPr>
        <w:spacing w:line="240" w:lineRule="auto"/>
        <w:ind w:left="1134" w:hanging="425"/>
        <w:rPr>
          <w:rFonts w:cs="Times New Roman"/>
          <w:szCs w:val="24"/>
        </w:rPr>
      </w:pPr>
      <w:r w:rsidRPr="004A17B0">
        <w:rPr>
          <w:rFonts w:cs="Times New Roman"/>
          <w:szCs w:val="24"/>
        </w:rPr>
        <w:t>Berapa nilai</w:t>
      </w:r>
      <w:r w:rsidR="00C23C00" w:rsidRPr="004A17B0">
        <w:rPr>
          <w:rFonts w:cs="Times New Roman"/>
          <w:szCs w:val="24"/>
        </w:rPr>
        <w:t xml:space="preserve"> </w:t>
      </w:r>
      <w:r w:rsidR="00A913DC" w:rsidRPr="004A17B0">
        <w:rPr>
          <w:rFonts w:cs="Times New Roman"/>
          <w:szCs w:val="24"/>
        </w:rPr>
        <w:t>akurasi yang diperoleh</w:t>
      </w:r>
      <w:r w:rsidR="001F2A27" w:rsidRPr="004A17B0">
        <w:rPr>
          <w:rFonts w:cs="Times New Roman"/>
          <w:szCs w:val="24"/>
        </w:rPr>
        <w:t xml:space="preserve"> </w:t>
      </w:r>
      <w:r w:rsidR="00C23C00" w:rsidRPr="004A17B0">
        <w:rPr>
          <w:rFonts w:cs="Times New Roman"/>
          <w:szCs w:val="24"/>
        </w:rPr>
        <w:t xml:space="preserve">algoritme </w:t>
      </w:r>
      <w:r w:rsidR="00C23C00" w:rsidRPr="004A17B0">
        <w:rPr>
          <w:rFonts w:cs="Times New Roman"/>
          <w:i/>
          <w:szCs w:val="24"/>
        </w:rPr>
        <w:t>K-Nearest Neighbors</w:t>
      </w:r>
      <w:r w:rsidR="00C23C00" w:rsidRPr="004A17B0">
        <w:rPr>
          <w:rFonts w:cs="Times New Roman"/>
          <w:szCs w:val="24"/>
        </w:rPr>
        <w:t xml:space="preserve"> dalam melakukan </w:t>
      </w:r>
      <w:r w:rsidR="00BB6D10" w:rsidRPr="004A17B0">
        <w:rPr>
          <w:rFonts w:cs="Times New Roman"/>
          <w:szCs w:val="24"/>
        </w:rPr>
        <w:t>analisis</w:t>
      </w:r>
      <w:r w:rsidR="0063672A" w:rsidRPr="004A17B0">
        <w:rPr>
          <w:rFonts w:cs="Times New Roman"/>
          <w:szCs w:val="24"/>
        </w:rPr>
        <w:t xml:space="preserve"> </w:t>
      </w:r>
      <w:r w:rsidR="00FC0C70" w:rsidRPr="004A17B0">
        <w:rPr>
          <w:rFonts w:cs="Times New Roman"/>
          <w:szCs w:val="24"/>
        </w:rPr>
        <w:t>sentimen</w:t>
      </w:r>
      <w:r w:rsidR="00F00F66" w:rsidRPr="004A17B0">
        <w:rPr>
          <w:rFonts w:cs="Times New Roman"/>
          <w:szCs w:val="24"/>
        </w:rPr>
        <w:t>?</w:t>
      </w:r>
    </w:p>
    <w:p w:rsidR="003C5101" w:rsidRPr="004A17B0" w:rsidRDefault="003C5101" w:rsidP="00650CD8">
      <w:pPr>
        <w:pStyle w:val="Heading2"/>
        <w:numPr>
          <w:ilvl w:val="0"/>
          <w:numId w:val="3"/>
        </w:numPr>
        <w:tabs>
          <w:tab w:val="left" w:pos="0"/>
          <w:tab w:val="left" w:pos="709"/>
        </w:tabs>
        <w:spacing w:line="240" w:lineRule="auto"/>
        <w:ind w:left="0" w:firstLine="0"/>
        <w:rPr>
          <w:rFonts w:cs="Times New Roman"/>
          <w:szCs w:val="24"/>
        </w:rPr>
      </w:pPr>
      <w:r w:rsidRPr="004A17B0">
        <w:rPr>
          <w:rFonts w:cs="Times New Roman"/>
          <w:szCs w:val="24"/>
        </w:rPr>
        <w:t>Batasan Masalah</w:t>
      </w:r>
    </w:p>
    <w:p w:rsidR="00BE699E" w:rsidRPr="004A17B0" w:rsidRDefault="00BE699E" w:rsidP="00650CD8">
      <w:pPr>
        <w:spacing w:line="240" w:lineRule="auto"/>
        <w:ind w:left="720" w:firstLine="414"/>
        <w:rPr>
          <w:rFonts w:cs="Times New Roman"/>
          <w:szCs w:val="24"/>
        </w:rPr>
      </w:pPr>
      <w:r w:rsidRPr="004A17B0">
        <w:rPr>
          <w:rFonts w:cs="Times New Roman"/>
          <w:szCs w:val="24"/>
        </w:rPr>
        <w:t xml:space="preserve">Adapun batasan </w:t>
      </w:r>
      <w:r w:rsidR="00346B13" w:rsidRPr="004A17B0">
        <w:rPr>
          <w:rFonts w:cs="Times New Roman"/>
          <w:szCs w:val="24"/>
        </w:rPr>
        <w:t xml:space="preserve">atau ruang lingkup </w:t>
      </w:r>
      <w:r w:rsidRPr="004A17B0">
        <w:rPr>
          <w:rFonts w:cs="Times New Roman"/>
          <w:szCs w:val="24"/>
        </w:rPr>
        <w:t xml:space="preserve">masalah </w:t>
      </w:r>
      <w:r w:rsidR="00534848" w:rsidRPr="004A17B0">
        <w:rPr>
          <w:rFonts w:cs="Times New Roman"/>
          <w:szCs w:val="24"/>
        </w:rPr>
        <w:t>dalam</w:t>
      </w:r>
      <w:r w:rsidRPr="004A17B0">
        <w:rPr>
          <w:rFonts w:cs="Times New Roman"/>
          <w:szCs w:val="24"/>
        </w:rPr>
        <w:t xml:space="preserve"> </w:t>
      </w:r>
      <w:r w:rsidR="00AE3FAA" w:rsidRPr="004A17B0">
        <w:rPr>
          <w:rFonts w:cs="Times New Roman"/>
          <w:szCs w:val="24"/>
        </w:rPr>
        <w:t>penelitian</w:t>
      </w:r>
      <w:r w:rsidRPr="004A17B0">
        <w:rPr>
          <w:rFonts w:cs="Times New Roman"/>
          <w:szCs w:val="24"/>
        </w:rPr>
        <w:t xml:space="preserve"> ini</w:t>
      </w:r>
      <w:r w:rsidR="00881D8E" w:rsidRPr="004A17B0">
        <w:rPr>
          <w:rFonts w:cs="Times New Roman"/>
          <w:szCs w:val="24"/>
        </w:rPr>
        <w:t xml:space="preserve"> adalah</w:t>
      </w:r>
      <w:r w:rsidRPr="004A17B0">
        <w:rPr>
          <w:rFonts w:cs="Times New Roman"/>
          <w:szCs w:val="24"/>
        </w:rPr>
        <w:t xml:space="preserve"> sebagai berikut:</w:t>
      </w:r>
    </w:p>
    <w:p w:rsidR="00BE699E" w:rsidRPr="004A17B0" w:rsidRDefault="004E5568" w:rsidP="00650CD8">
      <w:pPr>
        <w:pStyle w:val="ListParagraph"/>
        <w:numPr>
          <w:ilvl w:val="0"/>
          <w:numId w:val="5"/>
        </w:numPr>
        <w:spacing w:line="240" w:lineRule="auto"/>
        <w:ind w:left="1134" w:hanging="425"/>
        <w:rPr>
          <w:rFonts w:cs="Times New Roman"/>
          <w:szCs w:val="24"/>
        </w:rPr>
      </w:pPr>
      <w:r w:rsidRPr="004A17B0">
        <w:rPr>
          <w:rFonts w:cs="Times New Roman"/>
          <w:szCs w:val="24"/>
        </w:rPr>
        <w:t xml:space="preserve">Aplikasi menggunakan bahasa pemrograman </w:t>
      </w:r>
      <w:r w:rsidRPr="004A17B0">
        <w:rPr>
          <w:rFonts w:cs="Times New Roman"/>
          <w:i/>
          <w:szCs w:val="24"/>
        </w:rPr>
        <w:t>Python</w:t>
      </w:r>
      <w:r w:rsidR="00844256" w:rsidRPr="004A17B0">
        <w:rPr>
          <w:rFonts w:cs="Times New Roman"/>
          <w:i/>
          <w:szCs w:val="24"/>
        </w:rPr>
        <w:t>.</w:t>
      </w:r>
    </w:p>
    <w:p w:rsidR="003279E7" w:rsidRPr="004A17B0" w:rsidRDefault="000E41D8" w:rsidP="00650CD8">
      <w:pPr>
        <w:pStyle w:val="ListParagraph"/>
        <w:numPr>
          <w:ilvl w:val="0"/>
          <w:numId w:val="5"/>
        </w:numPr>
        <w:spacing w:line="240" w:lineRule="auto"/>
        <w:ind w:left="1134" w:hanging="425"/>
        <w:rPr>
          <w:rFonts w:cs="Times New Roman"/>
          <w:szCs w:val="24"/>
        </w:rPr>
      </w:pPr>
      <w:r w:rsidRPr="004A17B0">
        <w:rPr>
          <w:rFonts w:cs="Times New Roman"/>
          <w:i/>
          <w:szCs w:val="24"/>
        </w:rPr>
        <w:t>Platform</w:t>
      </w:r>
      <w:r w:rsidRPr="004A17B0">
        <w:rPr>
          <w:rFonts w:cs="Times New Roman"/>
          <w:szCs w:val="24"/>
        </w:rPr>
        <w:t xml:space="preserve"> yang digunakan hanya berbasis </w:t>
      </w:r>
      <w:r w:rsidRPr="004A17B0">
        <w:rPr>
          <w:rFonts w:cs="Times New Roman"/>
          <w:i/>
          <w:szCs w:val="24"/>
        </w:rPr>
        <w:t>web</w:t>
      </w:r>
      <w:r w:rsidR="00844256" w:rsidRPr="004A17B0">
        <w:rPr>
          <w:rFonts w:cs="Times New Roman"/>
          <w:i/>
          <w:szCs w:val="24"/>
        </w:rPr>
        <w:t>.</w:t>
      </w:r>
    </w:p>
    <w:p w:rsidR="00AE152F" w:rsidRPr="004A17B0" w:rsidRDefault="00ED4E5E" w:rsidP="00650CD8">
      <w:pPr>
        <w:pStyle w:val="ListParagraph"/>
        <w:numPr>
          <w:ilvl w:val="0"/>
          <w:numId w:val="5"/>
        </w:numPr>
        <w:spacing w:line="240" w:lineRule="auto"/>
        <w:ind w:left="1134" w:hanging="425"/>
        <w:rPr>
          <w:rFonts w:cs="Times New Roman"/>
          <w:i/>
          <w:szCs w:val="24"/>
        </w:rPr>
      </w:pPr>
      <w:r w:rsidRPr="004A17B0">
        <w:rPr>
          <w:rFonts w:cs="Times New Roman"/>
          <w:i/>
          <w:szCs w:val="24"/>
        </w:rPr>
        <w:t>Dataset</w:t>
      </w:r>
      <w:r w:rsidRPr="004A17B0">
        <w:rPr>
          <w:rFonts w:cs="Times New Roman"/>
          <w:szCs w:val="24"/>
        </w:rPr>
        <w:t xml:space="preserve"> bersumber pada Twitter, terbatas pada</w:t>
      </w:r>
      <w:r w:rsidR="003A4DAD" w:rsidRPr="004A17B0">
        <w:rPr>
          <w:rFonts w:cs="Times New Roman"/>
          <w:szCs w:val="24"/>
        </w:rPr>
        <w:t xml:space="preserve"> </w:t>
      </w:r>
      <w:r w:rsidR="003A4DAD" w:rsidRPr="004A17B0">
        <w:rPr>
          <w:rFonts w:cs="Times New Roman"/>
          <w:i/>
          <w:szCs w:val="24"/>
        </w:rPr>
        <w:t>tweet</w:t>
      </w:r>
      <w:r w:rsidR="003A4DAD" w:rsidRPr="004A17B0">
        <w:rPr>
          <w:rFonts w:cs="Times New Roman"/>
          <w:szCs w:val="24"/>
        </w:rPr>
        <w:t xml:space="preserve"> berbahasa Indonesia</w:t>
      </w:r>
      <w:r w:rsidRPr="004A17B0">
        <w:rPr>
          <w:rFonts w:cs="Times New Roman"/>
          <w:szCs w:val="24"/>
        </w:rPr>
        <w:t xml:space="preserve"> kata kunci </w:t>
      </w:r>
      <w:r w:rsidR="00135C0B" w:rsidRPr="003E7FF6">
        <w:rPr>
          <w:rFonts w:cs="Times New Roman"/>
          <w:szCs w:val="24"/>
        </w:rPr>
        <w:t>‘pembelajaran jarak jauh’, ‘#belajaronline’, ‘#belajardarirumah’, ‘#belajardirumah’, dan ‘#kuliahonline’</w:t>
      </w:r>
      <w:r w:rsidR="00135C0B">
        <w:rPr>
          <w:rFonts w:cs="Times New Roman"/>
          <w:szCs w:val="24"/>
        </w:rPr>
        <w:t xml:space="preserve"> </w:t>
      </w:r>
      <w:bookmarkStart w:id="0" w:name="_GoBack"/>
      <w:bookmarkEnd w:id="0"/>
      <w:r w:rsidR="00D06DF8" w:rsidRPr="004A17B0">
        <w:rPr>
          <w:rFonts w:cs="Times New Roman"/>
          <w:szCs w:val="24"/>
        </w:rPr>
        <w:t xml:space="preserve">pada rentang tanggal </w:t>
      </w:r>
      <w:r w:rsidR="0028367D" w:rsidRPr="004A17B0">
        <w:rPr>
          <w:rFonts w:cs="Times New Roman"/>
          <w:szCs w:val="24"/>
        </w:rPr>
        <w:t xml:space="preserve">1 Desember 2020 sampai dengan 31 </w:t>
      </w:r>
      <w:r w:rsidR="005E33BF">
        <w:rPr>
          <w:rFonts w:cs="Times New Roman"/>
          <w:szCs w:val="24"/>
        </w:rPr>
        <w:t>Desember</w:t>
      </w:r>
      <w:r w:rsidR="0028367D" w:rsidRPr="004A17B0">
        <w:rPr>
          <w:rFonts w:cs="Times New Roman"/>
          <w:szCs w:val="24"/>
        </w:rPr>
        <w:t xml:space="preserve"> 2021</w:t>
      </w:r>
      <w:r w:rsidR="00844256" w:rsidRPr="004A17B0">
        <w:rPr>
          <w:rFonts w:cs="Times New Roman"/>
          <w:szCs w:val="24"/>
        </w:rPr>
        <w:t>.</w:t>
      </w:r>
    </w:p>
    <w:p w:rsidR="00721476" w:rsidRPr="004A17B0" w:rsidRDefault="00B54289" w:rsidP="00650CD8">
      <w:pPr>
        <w:pStyle w:val="ListParagraph"/>
        <w:numPr>
          <w:ilvl w:val="0"/>
          <w:numId w:val="5"/>
        </w:numPr>
        <w:spacing w:line="240" w:lineRule="auto"/>
        <w:ind w:left="1134" w:hanging="425"/>
        <w:rPr>
          <w:rFonts w:cs="Times New Roman"/>
          <w:i/>
          <w:szCs w:val="24"/>
        </w:rPr>
      </w:pPr>
      <w:r w:rsidRPr="004A17B0">
        <w:rPr>
          <w:rFonts w:cs="Times New Roman"/>
          <w:szCs w:val="24"/>
        </w:rPr>
        <w:lastRenderedPageBreak/>
        <w:t xml:space="preserve">Fitur </w:t>
      </w:r>
      <w:r w:rsidRPr="004A17B0">
        <w:rPr>
          <w:rFonts w:cs="Times New Roman"/>
          <w:i/>
          <w:szCs w:val="24"/>
        </w:rPr>
        <w:t>import</w:t>
      </w:r>
      <w:r w:rsidRPr="004A17B0">
        <w:rPr>
          <w:rFonts w:cs="Times New Roman"/>
          <w:szCs w:val="24"/>
        </w:rPr>
        <w:t xml:space="preserve"> </w:t>
      </w:r>
      <w:r w:rsidR="00741F0A" w:rsidRPr="004A17B0">
        <w:rPr>
          <w:rFonts w:cs="Times New Roman"/>
          <w:szCs w:val="24"/>
        </w:rPr>
        <w:t xml:space="preserve">hanya dapat mengenali file masukan berupa </w:t>
      </w:r>
      <w:r w:rsidR="00741F0A" w:rsidRPr="004A17B0">
        <w:rPr>
          <w:rFonts w:cs="Times New Roman"/>
          <w:i/>
          <w:szCs w:val="24"/>
        </w:rPr>
        <w:t>excel</w:t>
      </w:r>
      <w:r w:rsidR="00741F0A" w:rsidRPr="004A17B0">
        <w:rPr>
          <w:rFonts w:cs="Times New Roman"/>
          <w:szCs w:val="24"/>
        </w:rPr>
        <w:t xml:space="preserve"> dengan ekstensi .xls atau .xlsx</w:t>
      </w:r>
      <w:r w:rsidR="002A0CFD" w:rsidRPr="004A17B0">
        <w:rPr>
          <w:rFonts w:cs="Times New Roman"/>
          <w:szCs w:val="24"/>
        </w:rPr>
        <w:t>.</w:t>
      </w:r>
    </w:p>
    <w:p w:rsidR="00844256" w:rsidRPr="004A17B0" w:rsidRDefault="002B7B33" w:rsidP="00650CD8">
      <w:pPr>
        <w:pStyle w:val="ListParagraph"/>
        <w:numPr>
          <w:ilvl w:val="0"/>
          <w:numId w:val="5"/>
        </w:numPr>
        <w:spacing w:line="240" w:lineRule="auto"/>
        <w:ind w:left="1134" w:hanging="425"/>
        <w:rPr>
          <w:rFonts w:cs="Times New Roman"/>
          <w:i/>
          <w:szCs w:val="24"/>
        </w:rPr>
      </w:pPr>
      <w:r w:rsidRPr="004A17B0">
        <w:rPr>
          <w:rFonts w:cs="Times New Roman"/>
          <w:szCs w:val="24"/>
        </w:rPr>
        <w:t xml:space="preserve">Aplikasi hanya mengklasifikasikan tweet menjadi </w:t>
      </w:r>
      <w:r w:rsidR="0074411E" w:rsidRPr="004A17B0">
        <w:rPr>
          <w:rFonts w:cs="Times New Roman"/>
          <w:szCs w:val="24"/>
        </w:rPr>
        <w:t>dua</w:t>
      </w:r>
      <w:r w:rsidRPr="004A17B0">
        <w:rPr>
          <w:rFonts w:cs="Times New Roman"/>
          <w:szCs w:val="24"/>
        </w:rPr>
        <w:t xml:space="preserve"> buah kategori sentimen, ya</w:t>
      </w:r>
      <w:r w:rsidR="000F4604" w:rsidRPr="004A17B0">
        <w:rPr>
          <w:rFonts w:cs="Times New Roman"/>
          <w:szCs w:val="24"/>
        </w:rPr>
        <w:t>itu: “positif” dan “negatif”</w:t>
      </w:r>
      <w:r w:rsidRPr="004A17B0">
        <w:rPr>
          <w:rFonts w:cs="Times New Roman"/>
          <w:szCs w:val="24"/>
        </w:rPr>
        <w:t>.</w:t>
      </w:r>
    </w:p>
    <w:p w:rsidR="00090E64" w:rsidRPr="004A17B0" w:rsidRDefault="00090E64" w:rsidP="00650CD8">
      <w:pPr>
        <w:pStyle w:val="ListParagraph"/>
        <w:numPr>
          <w:ilvl w:val="0"/>
          <w:numId w:val="5"/>
        </w:numPr>
        <w:spacing w:line="240" w:lineRule="auto"/>
        <w:ind w:left="1134" w:hanging="425"/>
        <w:rPr>
          <w:rFonts w:cs="Times New Roman"/>
          <w:i/>
          <w:szCs w:val="24"/>
        </w:rPr>
      </w:pPr>
      <w:r w:rsidRPr="004A17B0">
        <w:rPr>
          <w:rFonts w:cs="Times New Roman"/>
          <w:szCs w:val="24"/>
        </w:rPr>
        <w:t>Waktu pemprosesan meningkat seiring dengan jumlah data yang diproses.</w:t>
      </w:r>
    </w:p>
    <w:p w:rsidR="003C5101" w:rsidRPr="004A17B0" w:rsidRDefault="003C5101" w:rsidP="00650CD8">
      <w:pPr>
        <w:pStyle w:val="Heading2"/>
        <w:numPr>
          <w:ilvl w:val="0"/>
          <w:numId w:val="3"/>
        </w:numPr>
        <w:tabs>
          <w:tab w:val="left" w:pos="0"/>
          <w:tab w:val="left" w:pos="709"/>
        </w:tabs>
        <w:spacing w:line="240" w:lineRule="auto"/>
        <w:ind w:left="0" w:firstLine="0"/>
        <w:rPr>
          <w:rFonts w:cs="Times New Roman"/>
          <w:szCs w:val="24"/>
        </w:rPr>
      </w:pPr>
      <w:r w:rsidRPr="004A17B0">
        <w:rPr>
          <w:rFonts w:cs="Times New Roman"/>
          <w:szCs w:val="24"/>
        </w:rPr>
        <w:t>Tujuan</w:t>
      </w:r>
    </w:p>
    <w:p w:rsidR="004B1248" w:rsidRPr="004A17B0" w:rsidRDefault="004B1248" w:rsidP="00650CD8">
      <w:pPr>
        <w:spacing w:line="240" w:lineRule="auto"/>
        <w:ind w:left="720" w:firstLine="414"/>
        <w:rPr>
          <w:rFonts w:cs="Times New Roman"/>
          <w:szCs w:val="24"/>
        </w:rPr>
      </w:pPr>
      <w:r w:rsidRPr="004A17B0">
        <w:rPr>
          <w:rFonts w:cs="Times New Roman"/>
          <w:szCs w:val="24"/>
        </w:rPr>
        <w:t xml:space="preserve">Adapun tujuan dari </w:t>
      </w:r>
      <w:r w:rsidR="005D33B3" w:rsidRPr="004A17B0">
        <w:rPr>
          <w:rFonts w:cs="Times New Roman"/>
          <w:szCs w:val="24"/>
        </w:rPr>
        <w:t xml:space="preserve">dilakukan </w:t>
      </w:r>
      <w:r w:rsidRPr="004A17B0">
        <w:rPr>
          <w:rFonts w:cs="Times New Roman"/>
          <w:szCs w:val="24"/>
        </w:rPr>
        <w:t>penelitian ini</w:t>
      </w:r>
      <w:r w:rsidR="00881D8E" w:rsidRPr="004A17B0">
        <w:rPr>
          <w:rFonts w:cs="Times New Roman"/>
          <w:szCs w:val="24"/>
        </w:rPr>
        <w:t xml:space="preserve"> adalah</w:t>
      </w:r>
      <w:r w:rsidRPr="004A17B0">
        <w:rPr>
          <w:rFonts w:cs="Times New Roman"/>
          <w:szCs w:val="24"/>
        </w:rPr>
        <w:t xml:space="preserve"> sebagai berikut:</w:t>
      </w:r>
    </w:p>
    <w:p w:rsidR="00D70895" w:rsidRPr="004A17B0" w:rsidRDefault="00BC4C67" w:rsidP="00650CD8">
      <w:pPr>
        <w:pStyle w:val="ListParagraph"/>
        <w:numPr>
          <w:ilvl w:val="0"/>
          <w:numId w:val="6"/>
        </w:numPr>
        <w:spacing w:line="240" w:lineRule="auto"/>
        <w:ind w:left="1134" w:hanging="425"/>
        <w:rPr>
          <w:rFonts w:cs="Times New Roman"/>
          <w:szCs w:val="24"/>
        </w:rPr>
      </w:pPr>
      <w:r w:rsidRPr="004A17B0">
        <w:rPr>
          <w:rFonts w:cs="Times New Roman"/>
          <w:szCs w:val="24"/>
        </w:rPr>
        <w:t>Melakukan analisis sentimen masyarakat terhadap pembelajaran daring melalui media sosial Twitter.</w:t>
      </w:r>
    </w:p>
    <w:p w:rsidR="00E71C4B" w:rsidRPr="004A17B0" w:rsidRDefault="005D195B" w:rsidP="00650CD8">
      <w:pPr>
        <w:pStyle w:val="ListParagraph"/>
        <w:numPr>
          <w:ilvl w:val="0"/>
          <w:numId w:val="6"/>
        </w:numPr>
        <w:spacing w:line="240" w:lineRule="auto"/>
        <w:ind w:left="1134" w:hanging="425"/>
        <w:rPr>
          <w:rFonts w:cs="Times New Roman"/>
          <w:szCs w:val="24"/>
        </w:rPr>
      </w:pPr>
      <w:r w:rsidRPr="004A17B0">
        <w:rPr>
          <w:rFonts w:cs="Times New Roman"/>
          <w:szCs w:val="24"/>
        </w:rPr>
        <w:t>M</w:t>
      </w:r>
      <w:r w:rsidR="004C610E" w:rsidRPr="004A17B0">
        <w:rPr>
          <w:rFonts w:cs="Times New Roman"/>
          <w:szCs w:val="24"/>
        </w:rPr>
        <w:t xml:space="preserve">erancang sebuah </w:t>
      </w:r>
      <w:r w:rsidR="004C610E" w:rsidRPr="004A17B0">
        <w:rPr>
          <w:rFonts w:cs="Times New Roman"/>
          <w:i/>
          <w:szCs w:val="24"/>
        </w:rPr>
        <w:t>model</w:t>
      </w:r>
      <w:r w:rsidR="004C610E" w:rsidRPr="004A17B0">
        <w:rPr>
          <w:rFonts w:cs="Times New Roman"/>
          <w:szCs w:val="24"/>
        </w:rPr>
        <w:t xml:space="preserve"> penelitian untuk m</w:t>
      </w:r>
      <w:r w:rsidR="00BF4BA4" w:rsidRPr="004A17B0">
        <w:rPr>
          <w:rFonts w:cs="Times New Roman"/>
          <w:szCs w:val="24"/>
        </w:rPr>
        <w:t xml:space="preserve">enganalisis sentimen </w:t>
      </w:r>
      <w:r w:rsidR="00974C3F" w:rsidRPr="004A17B0">
        <w:rPr>
          <w:rFonts w:cs="Times New Roman"/>
          <w:szCs w:val="24"/>
        </w:rPr>
        <w:t>dengan topik terkait pembelajaran daring</w:t>
      </w:r>
      <w:r w:rsidR="00AC2295" w:rsidRPr="004A17B0">
        <w:rPr>
          <w:rFonts w:cs="Times New Roman"/>
          <w:szCs w:val="24"/>
        </w:rPr>
        <w:t>.</w:t>
      </w:r>
    </w:p>
    <w:p w:rsidR="00D70895" w:rsidRPr="004A17B0" w:rsidRDefault="00E71C4B" w:rsidP="00650CD8">
      <w:pPr>
        <w:pStyle w:val="ListParagraph"/>
        <w:numPr>
          <w:ilvl w:val="0"/>
          <w:numId w:val="6"/>
        </w:numPr>
        <w:spacing w:line="240" w:lineRule="auto"/>
        <w:ind w:left="1134" w:hanging="425"/>
        <w:rPr>
          <w:rFonts w:cs="Times New Roman"/>
          <w:szCs w:val="24"/>
        </w:rPr>
      </w:pPr>
      <w:r w:rsidRPr="004A17B0">
        <w:rPr>
          <w:rFonts w:cs="Times New Roman"/>
          <w:szCs w:val="24"/>
        </w:rPr>
        <w:t>M</w:t>
      </w:r>
      <w:r w:rsidR="005D195B" w:rsidRPr="004A17B0">
        <w:rPr>
          <w:rFonts w:cs="Times New Roman"/>
          <w:szCs w:val="24"/>
        </w:rPr>
        <w:t>enguji</w:t>
      </w:r>
      <w:r w:rsidR="0034144B" w:rsidRPr="004A17B0">
        <w:rPr>
          <w:rFonts w:cs="Times New Roman"/>
          <w:szCs w:val="24"/>
        </w:rPr>
        <w:t xml:space="preserve"> keakuratan algoritme </w:t>
      </w:r>
      <w:r w:rsidR="00631D46" w:rsidRPr="004A17B0">
        <w:rPr>
          <w:rFonts w:cs="Times New Roman"/>
          <w:i/>
          <w:szCs w:val="24"/>
        </w:rPr>
        <w:t>K-Nearest Neighbors</w:t>
      </w:r>
      <w:r w:rsidR="00155B32" w:rsidRPr="004A17B0">
        <w:rPr>
          <w:rFonts w:cs="Times New Roman"/>
          <w:szCs w:val="24"/>
        </w:rPr>
        <w:t xml:space="preserve"> </w:t>
      </w:r>
      <w:r w:rsidR="00A72AA6" w:rsidRPr="004A17B0">
        <w:rPr>
          <w:rFonts w:cs="Times New Roman"/>
          <w:szCs w:val="24"/>
        </w:rPr>
        <w:t xml:space="preserve">dalam melakukan </w:t>
      </w:r>
      <w:r w:rsidR="00B9249A" w:rsidRPr="004A17B0">
        <w:rPr>
          <w:rFonts w:cs="Times New Roman"/>
          <w:szCs w:val="24"/>
        </w:rPr>
        <w:t>analisis</w:t>
      </w:r>
      <w:r w:rsidR="00A72AA6" w:rsidRPr="004A17B0">
        <w:rPr>
          <w:rFonts w:cs="Times New Roman"/>
          <w:szCs w:val="24"/>
        </w:rPr>
        <w:t xml:space="preserve"> </w:t>
      </w:r>
      <w:r w:rsidR="00155B32" w:rsidRPr="004A17B0">
        <w:rPr>
          <w:rFonts w:cs="Times New Roman"/>
          <w:szCs w:val="24"/>
        </w:rPr>
        <w:t>sentimen</w:t>
      </w:r>
      <w:r w:rsidR="008A050D" w:rsidRPr="004A17B0">
        <w:rPr>
          <w:rFonts w:cs="Times New Roman"/>
          <w:i/>
          <w:szCs w:val="24"/>
        </w:rPr>
        <w:t>.</w:t>
      </w:r>
    </w:p>
    <w:p w:rsidR="003C5101" w:rsidRPr="004A17B0" w:rsidRDefault="003C5101" w:rsidP="00650CD8">
      <w:pPr>
        <w:pStyle w:val="Heading2"/>
        <w:numPr>
          <w:ilvl w:val="0"/>
          <w:numId w:val="3"/>
        </w:numPr>
        <w:tabs>
          <w:tab w:val="left" w:pos="0"/>
          <w:tab w:val="left" w:pos="709"/>
        </w:tabs>
        <w:spacing w:line="240" w:lineRule="auto"/>
        <w:ind w:left="0" w:firstLine="0"/>
        <w:rPr>
          <w:rFonts w:cs="Times New Roman"/>
          <w:szCs w:val="24"/>
        </w:rPr>
      </w:pPr>
      <w:r w:rsidRPr="004A17B0">
        <w:rPr>
          <w:rFonts w:cs="Times New Roman"/>
          <w:szCs w:val="24"/>
        </w:rPr>
        <w:t>Manfaat</w:t>
      </w:r>
    </w:p>
    <w:p w:rsidR="008774BC" w:rsidRPr="004A17B0" w:rsidRDefault="0082424A" w:rsidP="00650CD8">
      <w:pPr>
        <w:pStyle w:val="ListParagraph"/>
        <w:spacing w:line="240" w:lineRule="auto"/>
        <w:ind w:firstLine="414"/>
        <w:rPr>
          <w:rFonts w:cs="Times New Roman"/>
          <w:szCs w:val="24"/>
        </w:rPr>
      </w:pPr>
      <w:r w:rsidRPr="004A17B0">
        <w:rPr>
          <w:rFonts w:cs="Times New Roman"/>
          <w:szCs w:val="24"/>
        </w:rPr>
        <w:t xml:space="preserve">Adapun </w:t>
      </w:r>
      <w:r w:rsidR="00B8044D" w:rsidRPr="004A17B0">
        <w:rPr>
          <w:rFonts w:cs="Times New Roman"/>
          <w:szCs w:val="24"/>
        </w:rPr>
        <w:t>m</w:t>
      </w:r>
      <w:r w:rsidR="00895091" w:rsidRPr="004A17B0">
        <w:rPr>
          <w:rFonts w:cs="Times New Roman"/>
          <w:szCs w:val="24"/>
        </w:rPr>
        <w:t>anfaat dari penelitian adalah untuk</w:t>
      </w:r>
      <w:r w:rsidR="00325482" w:rsidRPr="004A17B0">
        <w:rPr>
          <w:rFonts w:cs="Times New Roman"/>
          <w:szCs w:val="24"/>
        </w:rPr>
        <w:t xml:space="preserve"> menganalisis</w:t>
      </w:r>
      <w:r w:rsidR="00895091" w:rsidRPr="004A17B0">
        <w:rPr>
          <w:rFonts w:cs="Times New Roman"/>
          <w:szCs w:val="24"/>
        </w:rPr>
        <w:t xml:space="preserve"> pandangan</w:t>
      </w:r>
      <w:r w:rsidR="00F660D6" w:rsidRPr="004A17B0">
        <w:rPr>
          <w:rFonts w:cs="Times New Roman"/>
          <w:szCs w:val="24"/>
        </w:rPr>
        <w:t xml:space="preserve"> </w:t>
      </w:r>
      <w:r w:rsidR="00895091" w:rsidRPr="004A17B0">
        <w:rPr>
          <w:rFonts w:cs="Times New Roman"/>
          <w:szCs w:val="24"/>
        </w:rPr>
        <w:t xml:space="preserve">(sentimen) masyarakat Indonesia berdasarkan </w:t>
      </w:r>
      <w:r w:rsidR="00895091" w:rsidRPr="004A17B0">
        <w:rPr>
          <w:rFonts w:cs="Times New Roman"/>
          <w:i/>
          <w:szCs w:val="24"/>
        </w:rPr>
        <w:t>tweet</w:t>
      </w:r>
      <w:r w:rsidR="00895091" w:rsidRPr="004A17B0">
        <w:rPr>
          <w:rFonts w:cs="Times New Roman"/>
          <w:szCs w:val="24"/>
        </w:rPr>
        <w:t xml:space="preserve"> yang dipublikasikan melalui med</w:t>
      </w:r>
      <w:r w:rsidR="00325482" w:rsidRPr="004A17B0">
        <w:rPr>
          <w:rFonts w:cs="Times New Roman"/>
          <w:szCs w:val="24"/>
        </w:rPr>
        <w:t xml:space="preserve">ia sosial Twitter. </w:t>
      </w:r>
      <w:r w:rsidR="006E07C1" w:rsidRPr="004A17B0">
        <w:rPr>
          <w:rFonts w:cs="Times New Roman"/>
          <w:szCs w:val="24"/>
        </w:rPr>
        <w:t xml:space="preserve">Sehingga </w:t>
      </w:r>
      <w:r w:rsidR="00C2341D" w:rsidRPr="004A17B0">
        <w:rPr>
          <w:rFonts w:cs="Times New Roman"/>
          <w:szCs w:val="24"/>
        </w:rPr>
        <w:t>dapat diperoleh gambaran</w:t>
      </w:r>
      <w:r w:rsidR="00F271D3" w:rsidRPr="004A17B0">
        <w:rPr>
          <w:rFonts w:cs="Times New Roman"/>
          <w:szCs w:val="24"/>
        </w:rPr>
        <w:t xml:space="preserve"> sentimen masyarakat</w:t>
      </w:r>
      <w:r w:rsidR="00C2341D" w:rsidRPr="004A17B0">
        <w:rPr>
          <w:rFonts w:cs="Times New Roman"/>
          <w:szCs w:val="24"/>
        </w:rPr>
        <w:t xml:space="preserve"> terkait topik pembelajaran daring</w:t>
      </w:r>
      <w:r w:rsidR="0075586F" w:rsidRPr="004A17B0">
        <w:rPr>
          <w:rFonts w:cs="Times New Roman"/>
          <w:szCs w:val="24"/>
        </w:rPr>
        <w:t xml:space="preserve"> di tengah pendemi Covid-19.</w:t>
      </w:r>
      <w:r w:rsidR="00895091" w:rsidRPr="004A17B0">
        <w:rPr>
          <w:rFonts w:cs="Times New Roman"/>
          <w:szCs w:val="24"/>
        </w:rPr>
        <w:t xml:space="preserve"> </w:t>
      </w:r>
      <w:r w:rsidR="00A76920" w:rsidRPr="004A17B0">
        <w:rPr>
          <w:rFonts w:cs="Times New Roman"/>
          <w:szCs w:val="24"/>
        </w:rPr>
        <w:t xml:space="preserve">Hasil penelitian ini juga diharapkan </w:t>
      </w:r>
      <w:r w:rsidR="00385AEE" w:rsidRPr="004A17B0">
        <w:rPr>
          <w:rFonts w:cs="Times New Roman"/>
          <w:szCs w:val="24"/>
        </w:rPr>
        <w:t xml:space="preserve">menjadi bahan evaluasi untuk </w:t>
      </w:r>
      <w:r w:rsidR="00BC17A5" w:rsidRPr="004A17B0">
        <w:rPr>
          <w:rFonts w:cs="Times New Roman"/>
          <w:szCs w:val="24"/>
        </w:rPr>
        <w:t>sistem pembelajaran daring yang akan berlangsung.</w:t>
      </w:r>
      <w:r w:rsidR="0002410E" w:rsidRPr="004A17B0">
        <w:rPr>
          <w:rFonts w:cs="Times New Roman"/>
          <w:szCs w:val="24"/>
        </w:rPr>
        <w:t xml:space="preserve"> </w:t>
      </w:r>
      <w:r w:rsidR="00895091" w:rsidRPr="004A17B0">
        <w:rPr>
          <w:rFonts w:cs="Times New Roman"/>
          <w:szCs w:val="24"/>
        </w:rPr>
        <w:t xml:space="preserve">Penelitian ini juga </w:t>
      </w:r>
      <w:r w:rsidR="00F72352" w:rsidRPr="004A17B0">
        <w:rPr>
          <w:rFonts w:cs="Times New Roman"/>
          <w:szCs w:val="24"/>
        </w:rPr>
        <w:t>dilakukan</w:t>
      </w:r>
      <w:r w:rsidR="00895091" w:rsidRPr="004A17B0">
        <w:rPr>
          <w:rFonts w:cs="Times New Roman"/>
          <w:szCs w:val="24"/>
        </w:rPr>
        <w:t xml:space="preserve"> </w:t>
      </w:r>
      <w:r w:rsidR="005C6B85" w:rsidRPr="004A17B0">
        <w:rPr>
          <w:rFonts w:cs="Times New Roman"/>
          <w:szCs w:val="24"/>
        </w:rPr>
        <w:t>untuk</w:t>
      </w:r>
      <w:r w:rsidR="004A0410" w:rsidRPr="004A17B0">
        <w:rPr>
          <w:rFonts w:cs="Times New Roman"/>
          <w:szCs w:val="24"/>
        </w:rPr>
        <w:t xml:space="preserve"> </w:t>
      </w:r>
      <w:r w:rsidR="0076017A" w:rsidRPr="004A17B0">
        <w:rPr>
          <w:rFonts w:cs="Times New Roman"/>
          <w:szCs w:val="24"/>
        </w:rPr>
        <w:t xml:space="preserve">menguji </w:t>
      </w:r>
      <w:r w:rsidR="00F86ED9" w:rsidRPr="004A17B0">
        <w:rPr>
          <w:rFonts w:cs="Times New Roman"/>
          <w:szCs w:val="24"/>
        </w:rPr>
        <w:t>kinerja dan nilai akurasi</w:t>
      </w:r>
      <w:r w:rsidR="00895091" w:rsidRPr="004A17B0">
        <w:rPr>
          <w:rFonts w:cs="Times New Roman"/>
          <w:szCs w:val="24"/>
        </w:rPr>
        <w:t xml:space="preserve"> algoritme </w:t>
      </w:r>
      <w:r w:rsidR="00EB03E5" w:rsidRPr="004A17B0">
        <w:rPr>
          <w:rFonts w:cs="Times New Roman"/>
          <w:i/>
          <w:szCs w:val="24"/>
        </w:rPr>
        <w:t>K-Nearest Neighbors</w:t>
      </w:r>
      <w:r w:rsidR="00EB03E5" w:rsidRPr="004A17B0">
        <w:rPr>
          <w:rFonts w:cs="Times New Roman"/>
          <w:szCs w:val="24"/>
        </w:rPr>
        <w:t xml:space="preserve"> </w:t>
      </w:r>
      <w:r w:rsidR="0093301E" w:rsidRPr="004A17B0">
        <w:rPr>
          <w:rFonts w:cs="Times New Roman"/>
          <w:szCs w:val="24"/>
        </w:rPr>
        <w:t>u</w:t>
      </w:r>
      <w:r w:rsidR="0076017A" w:rsidRPr="004A17B0">
        <w:rPr>
          <w:rFonts w:cs="Times New Roman"/>
          <w:szCs w:val="24"/>
        </w:rPr>
        <w:t>ntuk analisis sentimen</w:t>
      </w:r>
      <w:r w:rsidR="00895091" w:rsidRPr="004A17B0">
        <w:rPr>
          <w:rFonts w:cs="Times New Roman"/>
          <w:szCs w:val="24"/>
        </w:rPr>
        <w:t>.</w:t>
      </w:r>
    </w:p>
    <w:p w:rsidR="003C5101" w:rsidRPr="004A17B0" w:rsidRDefault="003C5101" w:rsidP="00650CD8">
      <w:pPr>
        <w:pStyle w:val="Heading2"/>
        <w:numPr>
          <w:ilvl w:val="0"/>
          <w:numId w:val="3"/>
        </w:numPr>
        <w:tabs>
          <w:tab w:val="left" w:pos="0"/>
          <w:tab w:val="left" w:pos="709"/>
        </w:tabs>
        <w:spacing w:line="240" w:lineRule="auto"/>
        <w:ind w:left="0" w:firstLine="0"/>
        <w:rPr>
          <w:rFonts w:cs="Times New Roman"/>
          <w:szCs w:val="24"/>
        </w:rPr>
      </w:pPr>
      <w:r w:rsidRPr="004A17B0">
        <w:rPr>
          <w:rFonts w:cs="Times New Roman"/>
          <w:szCs w:val="24"/>
        </w:rPr>
        <w:t>Sistematika Penulisan</w:t>
      </w:r>
    </w:p>
    <w:p w:rsidR="00AB2629" w:rsidRPr="004A17B0" w:rsidRDefault="00C87B58" w:rsidP="00650CD8">
      <w:pPr>
        <w:spacing w:line="240" w:lineRule="auto"/>
        <w:ind w:left="720" w:firstLine="414"/>
        <w:rPr>
          <w:rFonts w:cs="Times New Roman"/>
          <w:szCs w:val="24"/>
        </w:rPr>
      </w:pPr>
      <w:r w:rsidRPr="004A17B0">
        <w:rPr>
          <w:rFonts w:cs="Times New Roman"/>
          <w:szCs w:val="24"/>
        </w:rPr>
        <w:t xml:space="preserve">Sistematika penulisan penelitian ini disusun untuk memberikan gambaran umum tentang penelitian yang dijalankan. Sistematika penulisan tugas akhir ini adalah sebagai berikut: </w:t>
      </w:r>
    </w:p>
    <w:p w:rsidR="00AB2629" w:rsidRPr="004A17B0" w:rsidRDefault="00C87B58" w:rsidP="00650CD8">
      <w:pPr>
        <w:pStyle w:val="Heading3"/>
        <w:spacing w:line="240" w:lineRule="auto"/>
        <w:ind w:left="709"/>
        <w:rPr>
          <w:rFonts w:cs="Times New Roman"/>
        </w:rPr>
      </w:pPr>
      <w:r w:rsidRPr="004A17B0">
        <w:rPr>
          <w:rStyle w:val="Heading2Char"/>
          <w:rFonts w:cs="Times New Roman"/>
          <w:szCs w:val="24"/>
        </w:rPr>
        <w:t>BAB I: PENDAHULUAN</w:t>
      </w:r>
    </w:p>
    <w:p w:rsidR="00AB2629" w:rsidRPr="004A17B0" w:rsidRDefault="00C87B58" w:rsidP="00650CD8">
      <w:pPr>
        <w:spacing w:line="240" w:lineRule="auto"/>
        <w:ind w:left="1440"/>
        <w:rPr>
          <w:rFonts w:cs="Times New Roman"/>
          <w:szCs w:val="24"/>
        </w:rPr>
      </w:pPr>
      <w:r w:rsidRPr="004A17B0">
        <w:rPr>
          <w:rFonts w:cs="Times New Roman"/>
          <w:szCs w:val="24"/>
        </w:rPr>
        <w:t xml:space="preserve">Bagian ini berisi tentang latar belakang, </w:t>
      </w:r>
      <w:r w:rsidR="00600469" w:rsidRPr="004A17B0">
        <w:rPr>
          <w:rFonts w:cs="Times New Roman"/>
          <w:szCs w:val="24"/>
        </w:rPr>
        <w:t>perumusan</w:t>
      </w:r>
      <w:r w:rsidRPr="004A17B0">
        <w:rPr>
          <w:rFonts w:cs="Times New Roman"/>
          <w:szCs w:val="24"/>
        </w:rPr>
        <w:t xml:space="preserve"> masala</w:t>
      </w:r>
      <w:r w:rsidR="00985D1E" w:rsidRPr="004A17B0">
        <w:rPr>
          <w:rFonts w:cs="Times New Roman"/>
          <w:szCs w:val="24"/>
        </w:rPr>
        <w:t xml:space="preserve">h, batasan masalah, tujuan </w:t>
      </w:r>
      <w:r w:rsidR="007F5983" w:rsidRPr="004A17B0">
        <w:rPr>
          <w:rFonts w:cs="Times New Roman"/>
          <w:szCs w:val="24"/>
        </w:rPr>
        <w:t xml:space="preserve">dan </w:t>
      </w:r>
      <w:r w:rsidR="00985D1E" w:rsidRPr="004A17B0">
        <w:rPr>
          <w:rFonts w:cs="Times New Roman"/>
          <w:szCs w:val="24"/>
        </w:rPr>
        <w:t xml:space="preserve">manfaat </w:t>
      </w:r>
      <w:r w:rsidRPr="004A17B0">
        <w:rPr>
          <w:rFonts w:cs="Times New Roman"/>
          <w:szCs w:val="24"/>
        </w:rPr>
        <w:t xml:space="preserve">penelitian, dan juga membahas </w:t>
      </w:r>
      <w:r w:rsidR="00AB2629" w:rsidRPr="004A17B0">
        <w:rPr>
          <w:rFonts w:cs="Times New Roman"/>
          <w:szCs w:val="24"/>
        </w:rPr>
        <w:t>mengenai sistematika penulisan.</w:t>
      </w:r>
    </w:p>
    <w:p w:rsidR="00AB2629" w:rsidRPr="004A17B0" w:rsidRDefault="00AB2629" w:rsidP="00650CD8">
      <w:pPr>
        <w:pStyle w:val="Heading3"/>
        <w:spacing w:line="240" w:lineRule="auto"/>
        <w:ind w:left="709"/>
        <w:rPr>
          <w:rFonts w:cs="Times New Roman"/>
          <w:b/>
        </w:rPr>
      </w:pPr>
      <w:r w:rsidRPr="004A17B0">
        <w:rPr>
          <w:rFonts w:cs="Times New Roman"/>
          <w:b/>
        </w:rPr>
        <w:t>BAB II: LANDASAN TEORI</w:t>
      </w:r>
    </w:p>
    <w:p w:rsidR="00AB2629" w:rsidRPr="004A17B0" w:rsidRDefault="00C87B58" w:rsidP="00650CD8">
      <w:pPr>
        <w:spacing w:line="240" w:lineRule="auto"/>
        <w:ind w:left="1440"/>
        <w:rPr>
          <w:rFonts w:cs="Times New Roman"/>
          <w:szCs w:val="24"/>
        </w:rPr>
      </w:pPr>
      <w:r w:rsidRPr="004A17B0">
        <w:rPr>
          <w:rFonts w:cs="Times New Roman"/>
          <w:szCs w:val="24"/>
        </w:rPr>
        <w:t>Bagian ini berisi tentang algoritm</w:t>
      </w:r>
      <w:r w:rsidR="00C36C5A" w:rsidRPr="004A17B0">
        <w:rPr>
          <w:rFonts w:cs="Times New Roman"/>
          <w:szCs w:val="24"/>
        </w:rPr>
        <w:t>e</w:t>
      </w:r>
      <w:r w:rsidRPr="004A17B0">
        <w:rPr>
          <w:rFonts w:cs="Times New Roman"/>
          <w:szCs w:val="24"/>
        </w:rPr>
        <w:t xml:space="preserve"> dan metode yang akan dibahas, serta teori-teori yang berkaitan dengan penelitian ini,</w:t>
      </w:r>
      <w:r w:rsidR="004550D6" w:rsidRPr="004A17B0">
        <w:rPr>
          <w:rFonts w:cs="Times New Roman"/>
          <w:szCs w:val="24"/>
        </w:rPr>
        <w:t xml:space="preserve"> </w:t>
      </w:r>
      <w:r w:rsidR="00810F87" w:rsidRPr="004A17B0">
        <w:rPr>
          <w:rFonts w:cs="Times New Roman"/>
          <w:szCs w:val="24"/>
        </w:rPr>
        <w:t>antara lain</w:t>
      </w:r>
      <w:r w:rsidR="004550D6" w:rsidRPr="004A17B0">
        <w:rPr>
          <w:rFonts w:cs="Times New Roman"/>
          <w:szCs w:val="24"/>
        </w:rPr>
        <w:t xml:space="preserve"> pengertian dan pemahaman materi terkait  </w:t>
      </w:r>
      <w:r w:rsidR="004A5434" w:rsidRPr="004A17B0">
        <w:rPr>
          <w:rFonts w:cs="Times New Roman"/>
          <w:i/>
          <w:szCs w:val="24"/>
        </w:rPr>
        <w:t>t</w:t>
      </w:r>
      <w:r w:rsidR="004550D6" w:rsidRPr="004A17B0">
        <w:rPr>
          <w:rFonts w:cs="Times New Roman"/>
          <w:i/>
          <w:szCs w:val="24"/>
        </w:rPr>
        <w:t>ext mining</w:t>
      </w:r>
      <w:r w:rsidR="004550D6" w:rsidRPr="004A17B0">
        <w:rPr>
          <w:rFonts w:cs="Times New Roman"/>
          <w:szCs w:val="24"/>
        </w:rPr>
        <w:t xml:space="preserve">, </w:t>
      </w:r>
      <w:r w:rsidR="00F570C7" w:rsidRPr="004A17B0">
        <w:rPr>
          <w:rFonts w:cs="Times New Roman"/>
          <w:szCs w:val="24"/>
        </w:rPr>
        <w:t xml:space="preserve">analisis sentimen, </w:t>
      </w:r>
      <w:r w:rsidR="004A5434" w:rsidRPr="004A17B0">
        <w:rPr>
          <w:rFonts w:cs="Times New Roman"/>
          <w:szCs w:val="24"/>
        </w:rPr>
        <w:t>Twitter</w:t>
      </w:r>
      <w:r w:rsidR="00C71326" w:rsidRPr="004A17B0">
        <w:rPr>
          <w:rFonts w:cs="Times New Roman"/>
          <w:szCs w:val="24"/>
        </w:rPr>
        <w:t xml:space="preserve">, </w:t>
      </w:r>
      <w:r w:rsidR="007F58F4" w:rsidRPr="004A17B0">
        <w:rPr>
          <w:rFonts w:cs="Times New Roman"/>
          <w:i/>
          <w:szCs w:val="24"/>
        </w:rPr>
        <w:t>crawling</w:t>
      </w:r>
      <w:r w:rsidR="007F58F4" w:rsidRPr="004A17B0">
        <w:rPr>
          <w:rFonts w:cs="Times New Roman"/>
          <w:szCs w:val="24"/>
        </w:rPr>
        <w:t xml:space="preserve">, </w:t>
      </w:r>
      <w:r w:rsidRPr="004A17B0">
        <w:rPr>
          <w:rFonts w:cs="Times New Roman"/>
          <w:i/>
          <w:szCs w:val="24"/>
        </w:rPr>
        <w:t>preprocessing</w:t>
      </w:r>
      <w:r w:rsidRPr="004A17B0">
        <w:rPr>
          <w:rFonts w:cs="Times New Roman"/>
          <w:szCs w:val="24"/>
        </w:rPr>
        <w:t xml:space="preserve">, </w:t>
      </w:r>
      <w:r w:rsidR="004550D6" w:rsidRPr="004A17B0">
        <w:rPr>
          <w:rFonts w:cs="Times New Roman"/>
          <w:i/>
          <w:szCs w:val="24"/>
        </w:rPr>
        <w:t>labeling</w:t>
      </w:r>
      <w:r w:rsidR="004550D6" w:rsidRPr="004A17B0">
        <w:rPr>
          <w:rFonts w:cs="Times New Roman"/>
          <w:szCs w:val="24"/>
        </w:rPr>
        <w:t xml:space="preserve">, </w:t>
      </w:r>
      <w:r w:rsidR="004A5434" w:rsidRPr="004A17B0">
        <w:rPr>
          <w:rFonts w:cs="Times New Roman"/>
          <w:i/>
          <w:szCs w:val="24"/>
        </w:rPr>
        <w:t xml:space="preserve">CountVectorizer, K-Nearest Neighbors, </w:t>
      </w:r>
      <w:r w:rsidR="004550D6" w:rsidRPr="004A17B0">
        <w:rPr>
          <w:rFonts w:cs="Times New Roman"/>
          <w:i/>
          <w:szCs w:val="24"/>
        </w:rPr>
        <w:t>modeling</w:t>
      </w:r>
      <w:r w:rsidR="004550D6" w:rsidRPr="004A17B0">
        <w:rPr>
          <w:rFonts w:cs="Times New Roman"/>
          <w:szCs w:val="24"/>
        </w:rPr>
        <w:t>,</w:t>
      </w:r>
      <w:r w:rsidR="000E7786" w:rsidRPr="004A17B0">
        <w:rPr>
          <w:rFonts w:cs="Times New Roman"/>
          <w:szCs w:val="24"/>
        </w:rPr>
        <w:t xml:space="preserve"> dan</w:t>
      </w:r>
      <w:r w:rsidR="006615AC" w:rsidRPr="004A17B0">
        <w:rPr>
          <w:rFonts w:cs="Times New Roman"/>
          <w:szCs w:val="24"/>
        </w:rPr>
        <w:t xml:space="preserve"> pengujian </w:t>
      </w:r>
      <w:r w:rsidR="00AB2629" w:rsidRPr="004A17B0">
        <w:rPr>
          <w:rFonts w:cs="Times New Roman"/>
          <w:szCs w:val="24"/>
        </w:rPr>
        <w:t>serta studi literatur.</w:t>
      </w:r>
    </w:p>
    <w:p w:rsidR="00AB2629" w:rsidRPr="004A17B0" w:rsidRDefault="00AB2629" w:rsidP="00650CD8">
      <w:pPr>
        <w:pStyle w:val="Heading3"/>
        <w:spacing w:line="240" w:lineRule="auto"/>
        <w:ind w:left="709"/>
        <w:rPr>
          <w:rFonts w:cs="Times New Roman"/>
          <w:b/>
        </w:rPr>
      </w:pPr>
      <w:r w:rsidRPr="004A17B0">
        <w:rPr>
          <w:rFonts w:cs="Times New Roman"/>
          <w:b/>
        </w:rPr>
        <w:t>BAB III: METODOLOGI PENELITIAN</w:t>
      </w:r>
    </w:p>
    <w:p w:rsidR="00AB2629" w:rsidRPr="004A17B0" w:rsidRDefault="00C87B58" w:rsidP="00650CD8">
      <w:pPr>
        <w:spacing w:line="240" w:lineRule="auto"/>
        <w:ind w:left="1440"/>
        <w:rPr>
          <w:rFonts w:cs="Times New Roman"/>
          <w:szCs w:val="24"/>
        </w:rPr>
      </w:pPr>
      <w:r w:rsidRPr="004A17B0">
        <w:rPr>
          <w:rFonts w:cs="Times New Roman"/>
          <w:szCs w:val="24"/>
        </w:rPr>
        <w:t xml:space="preserve">Bagian ini berisi tentang sumber data penelitian, penerapan </w:t>
      </w:r>
      <w:r w:rsidR="008A11AB" w:rsidRPr="004A17B0">
        <w:rPr>
          <w:rFonts w:cs="Times New Roman"/>
          <w:szCs w:val="24"/>
        </w:rPr>
        <w:t>dan</w:t>
      </w:r>
      <w:r w:rsidRPr="004A17B0">
        <w:rPr>
          <w:rFonts w:cs="Times New Roman"/>
          <w:szCs w:val="24"/>
        </w:rPr>
        <w:t xml:space="preserve"> tahapan metode yang digunakan</w:t>
      </w:r>
      <w:r w:rsidR="00805844" w:rsidRPr="004A17B0">
        <w:rPr>
          <w:rFonts w:cs="Times New Roman"/>
          <w:szCs w:val="24"/>
        </w:rPr>
        <w:t>,</w:t>
      </w:r>
      <w:r w:rsidR="0082603C" w:rsidRPr="004A17B0">
        <w:rPr>
          <w:rFonts w:cs="Times New Roman"/>
          <w:szCs w:val="24"/>
        </w:rPr>
        <w:t xml:space="preserve"> serta rancangan pengujian yang </w:t>
      </w:r>
      <w:r w:rsidR="006B2F43" w:rsidRPr="004A17B0">
        <w:rPr>
          <w:rFonts w:cs="Times New Roman"/>
          <w:szCs w:val="24"/>
        </w:rPr>
        <w:t>akan</w:t>
      </w:r>
      <w:r w:rsidR="0082603C" w:rsidRPr="004A17B0">
        <w:rPr>
          <w:rFonts w:cs="Times New Roman"/>
          <w:szCs w:val="24"/>
        </w:rPr>
        <w:t xml:space="preserve"> dilakukan</w:t>
      </w:r>
      <w:r w:rsidR="000723BA" w:rsidRPr="004A17B0">
        <w:rPr>
          <w:rFonts w:cs="Times New Roman"/>
          <w:szCs w:val="24"/>
        </w:rPr>
        <w:t>.</w:t>
      </w:r>
    </w:p>
    <w:p w:rsidR="00AB2629" w:rsidRPr="004A17B0" w:rsidRDefault="00AB2629" w:rsidP="00650CD8">
      <w:pPr>
        <w:pStyle w:val="Heading3"/>
        <w:spacing w:line="240" w:lineRule="auto"/>
        <w:ind w:left="709"/>
        <w:rPr>
          <w:rFonts w:cs="Times New Roman"/>
          <w:b/>
        </w:rPr>
      </w:pPr>
      <w:r w:rsidRPr="004A17B0">
        <w:rPr>
          <w:rFonts w:cs="Times New Roman"/>
          <w:b/>
        </w:rPr>
        <w:lastRenderedPageBreak/>
        <w:t>BAB IV: HASIL DAN PEMBAHASAN</w:t>
      </w:r>
    </w:p>
    <w:p w:rsidR="00AB2629" w:rsidRPr="004A17B0" w:rsidRDefault="00C87B58" w:rsidP="00650CD8">
      <w:pPr>
        <w:spacing w:line="240" w:lineRule="auto"/>
        <w:ind w:left="1440"/>
        <w:rPr>
          <w:rFonts w:cs="Times New Roman"/>
          <w:szCs w:val="24"/>
        </w:rPr>
      </w:pPr>
      <w:r w:rsidRPr="004A17B0">
        <w:rPr>
          <w:rFonts w:cs="Times New Roman"/>
          <w:szCs w:val="24"/>
        </w:rPr>
        <w:t xml:space="preserve">Bagian ini berisi mengenai lingkungan percobaan </w:t>
      </w:r>
      <w:r w:rsidR="00764E88" w:rsidRPr="004A17B0">
        <w:rPr>
          <w:rFonts w:cs="Times New Roman"/>
          <w:szCs w:val="24"/>
        </w:rPr>
        <w:t xml:space="preserve">dari </w:t>
      </w:r>
      <w:r w:rsidRPr="004A17B0">
        <w:rPr>
          <w:rFonts w:cs="Times New Roman"/>
          <w:szCs w:val="24"/>
        </w:rPr>
        <w:t>sistem yang dibuat, implementasi metode, flowchart tahapan metode, dan uraian algoritm</w:t>
      </w:r>
      <w:r w:rsidR="00C36C5A" w:rsidRPr="004A17B0">
        <w:rPr>
          <w:rFonts w:cs="Times New Roman"/>
          <w:szCs w:val="24"/>
        </w:rPr>
        <w:t>e</w:t>
      </w:r>
      <w:r w:rsidRPr="004A17B0">
        <w:rPr>
          <w:rFonts w:cs="Times New Roman"/>
          <w:szCs w:val="24"/>
        </w:rPr>
        <w:t xml:space="preserve"> pada proses, serta </w:t>
      </w:r>
      <w:r w:rsidR="00756A6F" w:rsidRPr="004A17B0">
        <w:rPr>
          <w:rFonts w:cs="Times New Roman"/>
          <w:szCs w:val="24"/>
        </w:rPr>
        <w:t>analisis</w:t>
      </w:r>
      <w:r w:rsidRPr="004A17B0">
        <w:rPr>
          <w:rFonts w:cs="Times New Roman"/>
          <w:szCs w:val="24"/>
        </w:rPr>
        <w:t xml:space="preserve"> pengujian sistem yang telah dibangun </w:t>
      </w:r>
      <w:r w:rsidR="00202DEE" w:rsidRPr="004A17B0">
        <w:rPr>
          <w:rFonts w:cs="Times New Roman"/>
          <w:szCs w:val="24"/>
        </w:rPr>
        <w:t>pada sisi akurasi.</w:t>
      </w:r>
    </w:p>
    <w:p w:rsidR="00AB2629" w:rsidRPr="004A17B0" w:rsidRDefault="00AB2629" w:rsidP="00650CD8">
      <w:pPr>
        <w:pStyle w:val="Heading3"/>
        <w:spacing w:line="240" w:lineRule="auto"/>
        <w:ind w:left="709"/>
        <w:rPr>
          <w:rFonts w:cs="Times New Roman"/>
          <w:b/>
        </w:rPr>
      </w:pPr>
      <w:r w:rsidRPr="004A17B0">
        <w:rPr>
          <w:rFonts w:cs="Times New Roman"/>
          <w:b/>
        </w:rPr>
        <w:t>BAB V: PENUTUP</w:t>
      </w:r>
    </w:p>
    <w:p w:rsidR="00495F35" w:rsidRPr="004A17B0" w:rsidRDefault="00C87B58" w:rsidP="00650CD8">
      <w:pPr>
        <w:spacing w:line="240" w:lineRule="auto"/>
        <w:ind w:left="1440"/>
        <w:rPr>
          <w:rFonts w:cs="Times New Roman"/>
          <w:szCs w:val="24"/>
        </w:rPr>
      </w:pPr>
      <w:r w:rsidRPr="004A17B0">
        <w:rPr>
          <w:rFonts w:cs="Times New Roman"/>
          <w:szCs w:val="24"/>
        </w:rPr>
        <w:t xml:space="preserve">Bagian ini berisi tentang kesimpulan yang dapat </w:t>
      </w:r>
      <w:r w:rsidR="00921215" w:rsidRPr="004A17B0">
        <w:rPr>
          <w:rFonts w:cs="Times New Roman"/>
          <w:szCs w:val="24"/>
        </w:rPr>
        <w:t>diambil</w:t>
      </w:r>
      <w:r w:rsidRPr="004A17B0">
        <w:rPr>
          <w:rFonts w:cs="Times New Roman"/>
          <w:szCs w:val="24"/>
        </w:rPr>
        <w:t xml:space="preserve"> dari penelitian dan saran untuk pengembangan lebih lanjut mengenai topik terkait </w:t>
      </w:r>
      <w:r w:rsidR="002C48F1" w:rsidRPr="004A17B0">
        <w:rPr>
          <w:rFonts w:cs="Times New Roman"/>
          <w:szCs w:val="24"/>
        </w:rPr>
        <w:t>untuk</w:t>
      </w:r>
      <w:r w:rsidRPr="004A17B0">
        <w:rPr>
          <w:rFonts w:cs="Times New Roman"/>
          <w:szCs w:val="24"/>
        </w:rPr>
        <w:t xml:space="preserve"> penelitian berikutnya.</w:t>
      </w:r>
    </w:p>
    <w:sectPr w:rsidR="00495F35" w:rsidRPr="004A17B0" w:rsidSect="00D9100A">
      <w:pgSz w:w="11906" w:h="16838" w:code="9"/>
      <w:pgMar w:top="1701" w:right="1985" w:bottom="2268" w:left="1985"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FD4EB0"/>
    <w:multiLevelType w:val="hybridMultilevel"/>
    <w:tmpl w:val="833E645A"/>
    <w:lvl w:ilvl="0" w:tplc="3AE6E2CA">
      <w:start w:val="1"/>
      <w:numFmt w:val="decimal"/>
      <w:lvlText w:val="1. %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48B3C60"/>
    <w:multiLevelType w:val="hybridMultilevel"/>
    <w:tmpl w:val="0476778C"/>
    <w:lvl w:ilvl="0" w:tplc="04210019">
      <w:start w:val="1"/>
      <w:numFmt w:val="lowerLetter"/>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205B7FE0"/>
    <w:multiLevelType w:val="hybridMultilevel"/>
    <w:tmpl w:val="36F49980"/>
    <w:lvl w:ilvl="0" w:tplc="3AE6E2CA">
      <w:start w:val="1"/>
      <w:numFmt w:val="decimal"/>
      <w:lvlText w:val="1. %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504410B5"/>
    <w:multiLevelType w:val="hybridMultilevel"/>
    <w:tmpl w:val="565A4C00"/>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64D1695F"/>
    <w:multiLevelType w:val="hybridMultilevel"/>
    <w:tmpl w:val="63148954"/>
    <w:lvl w:ilvl="0" w:tplc="3AE6E2CA">
      <w:start w:val="1"/>
      <w:numFmt w:val="decimal"/>
      <w:lvlText w:val="1.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732B1688"/>
    <w:multiLevelType w:val="hybridMultilevel"/>
    <w:tmpl w:val="271A879E"/>
    <w:lvl w:ilvl="0" w:tplc="3AE6E2CA">
      <w:start w:val="1"/>
      <w:numFmt w:val="decimal"/>
      <w:lvlText w:val="1.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5"/>
  </w:num>
  <w:num w:numId="2">
    <w:abstractNumId w:val="4"/>
  </w:num>
  <w:num w:numId="3">
    <w:abstractNumId w:val="0"/>
  </w:num>
  <w:num w:numId="4">
    <w:abstractNumId w:val="2"/>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049A"/>
    <w:rsid w:val="0000120E"/>
    <w:rsid w:val="00001C57"/>
    <w:rsid w:val="00001D81"/>
    <w:rsid w:val="00003616"/>
    <w:rsid w:val="00010CC2"/>
    <w:rsid w:val="000200CD"/>
    <w:rsid w:val="000203A9"/>
    <w:rsid w:val="00022960"/>
    <w:rsid w:val="0002410E"/>
    <w:rsid w:val="0002439D"/>
    <w:rsid w:val="000272B3"/>
    <w:rsid w:val="000317E5"/>
    <w:rsid w:val="000407AA"/>
    <w:rsid w:val="0004093E"/>
    <w:rsid w:val="00040BE3"/>
    <w:rsid w:val="000426F8"/>
    <w:rsid w:val="00046EE8"/>
    <w:rsid w:val="000517DD"/>
    <w:rsid w:val="0005618B"/>
    <w:rsid w:val="00057B4F"/>
    <w:rsid w:val="000617E6"/>
    <w:rsid w:val="00065ACF"/>
    <w:rsid w:val="00070A9F"/>
    <w:rsid w:val="000723BA"/>
    <w:rsid w:val="0007438D"/>
    <w:rsid w:val="00076769"/>
    <w:rsid w:val="0007715F"/>
    <w:rsid w:val="000841B9"/>
    <w:rsid w:val="00090E64"/>
    <w:rsid w:val="000A4C8A"/>
    <w:rsid w:val="000A54B3"/>
    <w:rsid w:val="000B04EA"/>
    <w:rsid w:val="000B1125"/>
    <w:rsid w:val="000B2CBD"/>
    <w:rsid w:val="000B41E6"/>
    <w:rsid w:val="000B6FB4"/>
    <w:rsid w:val="000B75C8"/>
    <w:rsid w:val="000C3DB0"/>
    <w:rsid w:val="000C402E"/>
    <w:rsid w:val="000D02C8"/>
    <w:rsid w:val="000D1334"/>
    <w:rsid w:val="000D20EF"/>
    <w:rsid w:val="000E0CE5"/>
    <w:rsid w:val="000E3B1D"/>
    <w:rsid w:val="000E41D8"/>
    <w:rsid w:val="000E7786"/>
    <w:rsid w:val="000F2B30"/>
    <w:rsid w:val="000F4604"/>
    <w:rsid w:val="000F6A4D"/>
    <w:rsid w:val="00100F51"/>
    <w:rsid w:val="0010773E"/>
    <w:rsid w:val="0011039F"/>
    <w:rsid w:val="001110D6"/>
    <w:rsid w:val="0011192B"/>
    <w:rsid w:val="001151FF"/>
    <w:rsid w:val="00120870"/>
    <w:rsid w:val="001242C5"/>
    <w:rsid w:val="00127099"/>
    <w:rsid w:val="0013131C"/>
    <w:rsid w:val="00132188"/>
    <w:rsid w:val="00135C0B"/>
    <w:rsid w:val="00136D8F"/>
    <w:rsid w:val="001379E7"/>
    <w:rsid w:val="001451D1"/>
    <w:rsid w:val="00145F45"/>
    <w:rsid w:val="00146684"/>
    <w:rsid w:val="00147076"/>
    <w:rsid w:val="001471B5"/>
    <w:rsid w:val="00147FEE"/>
    <w:rsid w:val="00150DED"/>
    <w:rsid w:val="00152313"/>
    <w:rsid w:val="001523E0"/>
    <w:rsid w:val="001557FE"/>
    <w:rsid w:val="00155B32"/>
    <w:rsid w:val="00155CA7"/>
    <w:rsid w:val="00156FF7"/>
    <w:rsid w:val="001579AA"/>
    <w:rsid w:val="00162367"/>
    <w:rsid w:val="00162A31"/>
    <w:rsid w:val="00162F59"/>
    <w:rsid w:val="00166B40"/>
    <w:rsid w:val="00166D6A"/>
    <w:rsid w:val="00172F6B"/>
    <w:rsid w:val="00175B49"/>
    <w:rsid w:val="0017652E"/>
    <w:rsid w:val="00186312"/>
    <w:rsid w:val="00191A2C"/>
    <w:rsid w:val="001949E2"/>
    <w:rsid w:val="001963D2"/>
    <w:rsid w:val="00196491"/>
    <w:rsid w:val="00197594"/>
    <w:rsid w:val="001A1675"/>
    <w:rsid w:val="001A22A0"/>
    <w:rsid w:val="001A585F"/>
    <w:rsid w:val="001B152D"/>
    <w:rsid w:val="001B53EC"/>
    <w:rsid w:val="001C013B"/>
    <w:rsid w:val="001C2A6A"/>
    <w:rsid w:val="001C4224"/>
    <w:rsid w:val="001C6F59"/>
    <w:rsid w:val="001D0DB0"/>
    <w:rsid w:val="001D105A"/>
    <w:rsid w:val="001D3A6E"/>
    <w:rsid w:val="001D49DC"/>
    <w:rsid w:val="001D54DF"/>
    <w:rsid w:val="001E63D5"/>
    <w:rsid w:val="001E780C"/>
    <w:rsid w:val="001F0D53"/>
    <w:rsid w:val="001F2A27"/>
    <w:rsid w:val="001F2CF5"/>
    <w:rsid w:val="001F2D11"/>
    <w:rsid w:val="001F5A41"/>
    <w:rsid w:val="001F7ED7"/>
    <w:rsid w:val="00201CB9"/>
    <w:rsid w:val="00202DEE"/>
    <w:rsid w:val="00207CE2"/>
    <w:rsid w:val="0021121E"/>
    <w:rsid w:val="00212799"/>
    <w:rsid w:val="00214C45"/>
    <w:rsid w:val="00215C23"/>
    <w:rsid w:val="002172FB"/>
    <w:rsid w:val="00224680"/>
    <w:rsid w:val="002249BC"/>
    <w:rsid w:val="00225322"/>
    <w:rsid w:val="00226CCC"/>
    <w:rsid w:val="00227771"/>
    <w:rsid w:val="002322A1"/>
    <w:rsid w:val="00232850"/>
    <w:rsid w:val="002341A9"/>
    <w:rsid w:val="00236374"/>
    <w:rsid w:val="002365FC"/>
    <w:rsid w:val="00240F44"/>
    <w:rsid w:val="00241CF3"/>
    <w:rsid w:val="00241EDF"/>
    <w:rsid w:val="00243E4C"/>
    <w:rsid w:val="002448DF"/>
    <w:rsid w:val="00244CAD"/>
    <w:rsid w:val="0024570D"/>
    <w:rsid w:val="00245E76"/>
    <w:rsid w:val="0024709F"/>
    <w:rsid w:val="002511C7"/>
    <w:rsid w:val="00252186"/>
    <w:rsid w:val="0025308F"/>
    <w:rsid w:val="0025606F"/>
    <w:rsid w:val="0025775A"/>
    <w:rsid w:val="0026011E"/>
    <w:rsid w:val="00265706"/>
    <w:rsid w:val="002677C0"/>
    <w:rsid w:val="00271B8C"/>
    <w:rsid w:val="00273BEA"/>
    <w:rsid w:val="002751BC"/>
    <w:rsid w:val="002756D6"/>
    <w:rsid w:val="0027759F"/>
    <w:rsid w:val="00277EAA"/>
    <w:rsid w:val="00277EDF"/>
    <w:rsid w:val="00280409"/>
    <w:rsid w:val="002811C5"/>
    <w:rsid w:val="00281DCE"/>
    <w:rsid w:val="0028367D"/>
    <w:rsid w:val="00287297"/>
    <w:rsid w:val="0029128B"/>
    <w:rsid w:val="00297152"/>
    <w:rsid w:val="002A0CFD"/>
    <w:rsid w:val="002A1134"/>
    <w:rsid w:val="002A30D7"/>
    <w:rsid w:val="002A49DD"/>
    <w:rsid w:val="002A512B"/>
    <w:rsid w:val="002A53EB"/>
    <w:rsid w:val="002A738B"/>
    <w:rsid w:val="002B44C9"/>
    <w:rsid w:val="002B5791"/>
    <w:rsid w:val="002B7B33"/>
    <w:rsid w:val="002C3046"/>
    <w:rsid w:val="002C48F1"/>
    <w:rsid w:val="002C60F4"/>
    <w:rsid w:val="002C7BDD"/>
    <w:rsid w:val="002D0121"/>
    <w:rsid w:val="002D5EF8"/>
    <w:rsid w:val="002E08DE"/>
    <w:rsid w:val="002E6C20"/>
    <w:rsid w:val="002E786B"/>
    <w:rsid w:val="002F6492"/>
    <w:rsid w:val="0030004D"/>
    <w:rsid w:val="0030243E"/>
    <w:rsid w:val="003067CC"/>
    <w:rsid w:val="003073D8"/>
    <w:rsid w:val="00316A70"/>
    <w:rsid w:val="00317360"/>
    <w:rsid w:val="00322139"/>
    <w:rsid w:val="00325482"/>
    <w:rsid w:val="003263AD"/>
    <w:rsid w:val="003279E7"/>
    <w:rsid w:val="0033119E"/>
    <w:rsid w:val="003328DA"/>
    <w:rsid w:val="003338C3"/>
    <w:rsid w:val="003344DA"/>
    <w:rsid w:val="00335179"/>
    <w:rsid w:val="003361D8"/>
    <w:rsid w:val="0034144B"/>
    <w:rsid w:val="003429D3"/>
    <w:rsid w:val="0034453F"/>
    <w:rsid w:val="00344D6B"/>
    <w:rsid w:val="00345F91"/>
    <w:rsid w:val="00346B13"/>
    <w:rsid w:val="00346F6C"/>
    <w:rsid w:val="00352487"/>
    <w:rsid w:val="0035300A"/>
    <w:rsid w:val="003547BC"/>
    <w:rsid w:val="00354B2D"/>
    <w:rsid w:val="00355E10"/>
    <w:rsid w:val="003561E2"/>
    <w:rsid w:val="00357127"/>
    <w:rsid w:val="00357F44"/>
    <w:rsid w:val="00360D0D"/>
    <w:rsid w:val="00364377"/>
    <w:rsid w:val="00367674"/>
    <w:rsid w:val="003739D8"/>
    <w:rsid w:val="0037497D"/>
    <w:rsid w:val="00377E68"/>
    <w:rsid w:val="00383130"/>
    <w:rsid w:val="003851EA"/>
    <w:rsid w:val="00385AEE"/>
    <w:rsid w:val="00387A22"/>
    <w:rsid w:val="00390022"/>
    <w:rsid w:val="00390E5E"/>
    <w:rsid w:val="00391CAD"/>
    <w:rsid w:val="003924CC"/>
    <w:rsid w:val="0039517E"/>
    <w:rsid w:val="003961F5"/>
    <w:rsid w:val="003966AD"/>
    <w:rsid w:val="00396F40"/>
    <w:rsid w:val="003977A1"/>
    <w:rsid w:val="003A049A"/>
    <w:rsid w:val="003A2691"/>
    <w:rsid w:val="003A4DAD"/>
    <w:rsid w:val="003A6194"/>
    <w:rsid w:val="003B103B"/>
    <w:rsid w:val="003B2E4C"/>
    <w:rsid w:val="003B3BE3"/>
    <w:rsid w:val="003B775D"/>
    <w:rsid w:val="003C052B"/>
    <w:rsid w:val="003C0959"/>
    <w:rsid w:val="003C12BC"/>
    <w:rsid w:val="003C14BB"/>
    <w:rsid w:val="003C2195"/>
    <w:rsid w:val="003C5101"/>
    <w:rsid w:val="003C549D"/>
    <w:rsid w:val="003C68FD"/>
    <w:rsid w:val="003D691C"/>
    <w:rsid w:val="003E278E"/>
    <w:rsid w:val="003E795B"/>
    <w:rsid w:val="003E7FF6"/>
    <w:rsid w:val="003F0D09"/>
    <w:rsid w:val="003F2A0C"/>
    <w:rsid w:val="003F7457"/>
    <w:rsid w:val="00402663"/>
    <w:rsid w:val="00402CA6"/>
    <w:rsid w:val="0040356C"/>
    <w:rsid w:val="00403A82"/>
    <w:rsid w:val="00403F8E"/>
    <w:rsid w:val="00405579"/>
    <w:rsid w:val="0040643B"/>
    <w:rsid w:val="0041324F"/>
    <w:rsid w:val="004140F3"/>
    <w:rsid w:val="004141DB"/>
    <w:rsid w:val="00416E97"/>
    <w:rsid w:val="00420A39"/>
    <w:rsid w:val="00427429"/>
    <w:rsid w:val="004308E7"/>
    <w:rsid w:val="00430ACA"/>
    <w:rsid w:val="004318D5"/>
    <w:rsid w:val="00433A5E"/>
    <w:rsid w:val="00435BD3"/>
    <w:rsid w:val="004368AE"/>
    <w:rsid w:val="004407BD"/>
    <w:rsid w:val="00441A96"/>
    <w:rsid w:val="00443685"/>
    <w:rsid w:val="00445AA1"/>
    <w:rsid w:val="00450344"/>
    <w:rsid w:val="0045270D"/>
    <w:rsid w:val="0045301A"/>
    <w:rsid w:val="004543E7"/>
    <w:rsid w:val="004550D6"/>
    <w:rsid w:val="00455390"/>
    <w:rsid w:val="00457589"/>
    <w:rsid w:val="00470F24"/>
    <w:rsid w:val="00470F3C"/>
    <w:rsid w:val="00471ECA"/>
    <w:rsid w:val="004720AE"/>
    <w:rsid w:val="0047488C"/>
    <w:rsid w:val="00481408"/>
    <w:rsid w:val="00481604"/>
    <w:rsid w:val="00481C09"/>
    <w:rsid w:val="00483006"/>
    <w:rsid w:val="00485205"/>
    <w:rsid w:val="004852CA"/>
    <w:rsid w:val="004915E4"/>
    <w:rsid w:val="00495F35"/>
    <w:rsid w:val="004A0410"/>
    <w:rsid w:val="004A17B0"/>
    <w:rsid w:val="004A491A"/>
    <w:rsid w:val="004A5434"/>
    <w:rsid w:val="004A7211"/>
    <w:rsid w:val="004B1248"/>
    <w:rsid w:val="004B7078"/>
    <w:rsid w:val="004C047A"/>
    <w:rsid w:val="004C1B91"/>
    <w:rsid w:val="004C2A47"/>
    <w:rsid w:val="004C2B63"/>
    <w:rsid w:val="004C34D4"/>
    <w:rsid w:val="004C5795"/>
    <w:rsid w:val="004C610E"/>
    <w:rsid w:val="004D04AF"/>
    <w:rsid w:val="004D0887"/>
    <w:rsid w:val="004D37F2"/>
    <w:rsid w:val="004D4A41"/>
    <w:rsid w:val="004D60F5"/>
    <w:rsid w:val="004D6DAA"/>
    <w:rsid w:val="004E029B"/>
    <w:rsid w:val="004E04F6"/>
    <w:rsid w:val="004E0F00"/>
    <w:rsid w:val="004E326A"/>
    <w:rsid w:val="004E4692"/>
    <w:rsid w:val="004E5568"/>
    <w:rsid w:val="004E7903"/>
    <w:rsid w:val="004F78E0"/>
    <w:rsid w:val="004F7A16"/>
    <w:rsid w:val="005006CB"/>
    <w:rsid w:val="00503E70"/>
    <w:rsid w:val="00504517"/>
    <w:rsid w:val="00507E9D"/>
    <w:rsid w:val="005105D6"/>
    <w:rsid w:val="00512F4E"/>
    <w:rsid w:val="005204F8"/>
    <w:rsid w:val="00522A30"/>
    <w:rsid w:val="00522AC6"/>
    <w:rsid w:val="005230D8"/>
    <w:rsid w:val="00524E40"/>
    <w:rsid w:val="00527092"/>
    <w:rsid w:val="00527AE9"/>
    <w:rsid w:val="00527FEC"/>
    <w:rsid w:val="00530197"/>
    <w:rsid w:val="00530EC3"/>
    <w:rsid w:val="00533E68"/>
    <w:rsid w:val="00534848"/>
    <w:rsid w:val="00536B9C"/>
    <w:rsid w:val="005408FB"/>
    <w:rsid w:val="00540FD6"/>
    <w:rsid w:val="0054139E"/>
    <w:rsid w:val="00541F12"/>
    <w:rsid w:val="005437F5"/>
    <w:rsid w:val="00543B06"/>
    <w:rsid w:val="00547941"/>
    <w:rsid w:val="00552C1B"/>
    <w:rsid w:val="00552EDB"/>
    <w:rsid w:val="00554328"/>
    <w:rsid w:val="005550F7"/>
    <w:rsid w:val="00555233"/>
    <w:rsid w:val="00556872"/>
    <w:rsid w:val="00561C72"/>
    <w:rsid w:val="0056260B"/>
    <w:rsid w:val="00563C8B"/>
    <w:rsid w:val="00567D70"/>
    <w:rsid w:val="00572347"/>
    <w:rsid w:val="00575911"/>
    <w:rsid w:val="00575A50"/>
    <w:rsid w:val="00577CE2"/>
    <w:rsid w:val="00577DB0"/>
    <w:rsid w:val="00581BA9"/>
    <w:rsid w:val="005825C9"/>
    <w:rsid w:val="005829DC"/>
    <w:rsid w:val="005858F6"/>
    <w:rsid w:val="00585D49"/>
    <w:rsid w:val="00585EFA"/>
    <w:rsid w:val="00587656"/>
    <w:rsid w:val="00587CB0"/>
    <w:rsid w:val="00590A08"/>
    <w:rsid w:val="0059349C"/>
    <w:rsid w:val="00594DB5"/>
    <w:rsid w:val="005959EF"/>
    <w:rsid w:val="00596859"/>
    <w:rsid w:val="005A0818"/>
    <w:rsid w:val="005A24DA"/>
    <w:rsid w:val="005A28AC"/>
    <w:rsid w:val="005A4959"/>
    <w:rsid w:val="005A55B2"/>
    <w:rsid w:val="005A78E1"/>
    <w:rsid w:val="005B06C9"/>
    <w:rsid w:val="005B6548"/>
    <w:rsid w:val="005C3D25"/>
    <w:rsid w:val="005C4930"/>
    <w:rsid w:val="005C59E5"/>
    <w:rsid w:val="005C5FF4"/>
    <w:rsid w:val="005C6B85"/>
    <w:rsid w:val="005D1840"/>
    <w:rsid w:val="005D195B"/>
    <w:rsid w:val="005D33B3"/>
    <w:rsid w:val="005D4FFF"/>
    <w:rsid w:val="005E2BC0"/>
    <w:rsid w:val="005E33BF"/>
    <w:rsid w:val="005E5B1B"/>
    <w:rsid w:val="005E60BC"/>
    <w:rsid w:val="005E7F24"/>
    <w:rsid w:val="005F08CE"/>
    <w:rsid w:val="005F26EF"/>
    <w:rsid w:val="005F4055"/>
    <w:rsid w:val="005F591C"/>
    <w:rsid w:val="005F6139"/>
    <w:rsid w:val="005F65E5"/>
    <w:rsid w:val="005F68E8"/>
    <w:rsid w:val="00600469"/>
    <w:rsid w:val="006029A9"/>
    <w:rsid w:val="00602AD5"/>
    <w:rsid w:val="00604540"/>
    <w:rsid w:val="00607030"/>
    <w:rsid w:val="0060758B"/>
    <w:rsid w:val="00610D96"/>
    <w:rsid w:val="00612068"/>
    <w:rsid w:val="00617CBF"/>
    <w:rsid w:val="0062008E"/>
    <w:rsid w:val="0062054A"/>
    <w:rsid w:val="0062337E"/>
    <w:rsid w:val="00626224"/>
    <w:rsid w:val="00626B21"/>
    <w:rsid w:val="00626DDF"/>
    <w:rsid w:val="00631D46"/>
    <w:rsid w:val="00635A80"/>
    <w:rsid w:val="00636417"/>
    <w:rsid w:val="0063672A"/>
    <w:rsid w:val="006370C3"/>
    <w:rsid w:val="00640D08"/>
    <w:rsid w:val="00640FD1"/>
    <w:rsid w:val="00641F08"/>
    <w:rsid w:val="00643C6C"/>
    <w:rsid w:val="00645DD7"/>
    <w:rsid w:val="0064707A"/>
    <w:rsid w:val="00647C1E"/>
    <w:rsid w:val="00650CD8"/>
    <w:rsid w:val="00656DF7"/>
    <w:rsid w:val="00657996"/>
    <w:rsid w:val="00660688"/>
    <w:rsid w:val="006615AC"/>
    <w:rsid w:val="006628E8"/>
    <w:rsid w:val="00666854"/>
    <w:rsid w:val="00671EE5"/>
    <w:rsid w:val="00672243"/>
    <w:rsid w:val="006756B8"/>
    <w:rsid w:val="00675A96"/>
    <w:rsid w:val="00677D2D"/>
    <w:rsid w:val="0068070F"/>
    <w:rsid w:val="0068178B"/>
    <w:rsid w:val="006817FA"/>
    <w:rsid w:val="00683887"/>
    <w:rsid w:val="006859F7"/>
    <w:rsid w:val="006970CE"/>
    <w:rsid w:val="006974EB"/>
    <w:rsid w:val="00697FCB"/>
    <w:rsid w:val="006A3060"/>
    <w:rsid w:val="006A3DDB"/>
    <w:rsid w:val="006A438D"/>
    <w:rsid w:val="006A4FF6"/>
    <w:rsid w:val="006A6EC7"/>
    <w:rsid w:val="006A7417"/>
    <w:rsid w:val="006B0732"/>
    <w:rsid w:val="006B1CB1"/>
    <w:rsid w:val="006B2F43"/>
    <w:rsid w:val="006B3F9A"/>
    <w:rsid w:val="006B7EF9"/>
    <w:rsid w:val="006B7F67"/>
    <w:rsid w:val="006C28E2"/>
    <w:rsid w:val="006C32CD"/>
    <w:rsid w:val="006C5F20"/>
    <w:rsid w:val="006D2033"/>
    <w:rsid w:val="006D290E"/>
    <w:rsid w:val="006D378C"/>
    <w:rsid w:val="006D3B87"/>
    <w:rsid w:val="006D474F"/>
    <w:rsid w:val="006D6C22"/>
    <w:rsid w:val="006E07C1"/>
    <w:rsid w:val="006E0B54"/>
    <w:rsid w:val="006E2743"/>
    <w:rsid w:val="006F095B"/>
    <w:rsid w:val="006F2657"/>
    <w:rsid w:val="00700EEF"/>
    <w:rsid w:val="00703EBF"/>
    <w:rsid w:val="00704DF0"/>
    <w:rsid w:val="0071150D"/>
    <w:rsid w:val="007204DA"/>
    <w:rsid w:val="00721476"/>
    <w:rsid w:val="00721AF8"/>
    <w:rsid w:val="00722C64"/>
    <w:rsid w:val="007246A7"/>
    <w:rsid w:val="007276C5"/>
    <w:rsid w:val="00731731"/>
    <w:rsid w:val="007327F0"/>
    <w:rsid w:val="00733578"/>
    <w:rsid w:val="00733ADE"/>
    <w:rsid w:val="00733E44"/>
    <w:rsid w:val="007353D3"/>
    <w:rsid w:val="00736070"/>
    <w:rsid w:val="007374AA"/>
    <w:rsid w:val="00740D5D"/>
    <w:rsid w:val="00741F0A"/>
    <w:rsid w:val="0074243F"/>
    <w:rsid w:val="0074411E"/>
    <w:rsid w:val="00744127"/>
    <w:rsid w:val="00751172"/>
    <w:rsid w:val="007531E1"/>
    <w:rsid w:val="007551A6"/>
    <w:rsid w:val="0075586F"/>
    <w:rsid w:val="00756068"/>
    <w:rsid w:val="007567F4"/>
    <w:rsid w:val="00756A6F"/>
    <w:rsid w:val="00757D6C"/>
    <w:rsid w:val="0076017A"/>
    <w:rsid w:val="00761D93"/>
    <w:rsid w:val="007621DA"/>
    <w:rsid w:val="0076258A"/>
    <w:rsid w:val="007627B6"/>
    <w:rsid w:val="00762A61"/>
    <w:rsid w:val="00762EE5"/>
    <w:rsid w:val="00764E88"/>
    <w:rsid w:val="00765696"/>
    <w:rsid w:val="007658AE"/>
    <w:rsid w:val="00766CCB"/>
    <w:rsid w:val="00775A86"/>
    <w:rsid w:val="00783568"/>
    <w:rsid w:val="007861C7"/>
    <w:rsid w:val="00792593"/>
    <w:rsid w:val="00792E7F"/>
    <w:rsid w:val="00793BD3"/>
    <w:rsid w:val="00794061"/>
    <w:rsid w:val="00796863"/>
    <w:rsid w:val="00797D7F"/>
    <w:rsid w:val="007A040E"/>
    <w:rsid w:val="007A14F7"/>
    <w:rsid w:val="007A390C"/>
    <w:rsid w:val="007A51C6"/>
    <w:rsid w:val="007B05DB"/>
    <w:rsid w:val="007B2632"/>
    <w:rsid w:val="007B3EDD"/>
    <w:rsid w:val="007B406C"/>
    <w:rsid w:val="007B79BC"/>
    <w:rsid w:val="007C11B5"/>
    <w:rsid w:val="007C7520"/>
    <w:rsid w:val="007D4B62"/>
    <w:rsid w:val="007D6FF0"/>
    <w:rsid w:val="007E5F8F"/>
    <w:rsid w:val="007E7EBE"/>
    <w:rsid w:val="007F06BC"/>
    <w:rsid w:val="007F2855"/>
    <w:rsid w:val="007F4461"/>
    <w:rsid w:val="007F58F4"/>
    <w:rsid w:val="007F5983"/>
    <w:rsid w:val="00800F8A"/>
    <w:rsid w:val="008010B8"/>
    <w:rsid w:val="0080123B"/>
    <w:rsid w:val="00802480"/>
    <w:rsid w:val="00804C0A"/>
    <w:rsid w:val="00805844"/>
    <w:rsid w:val="00807091"/>
    <w:rsid w:val="00807D9F"/>
    <w:rsid w:val="00810F87"/>
    <w:rsid w:val="00816E5F"/>
    <w:rsid w:val="00817384"/>
    <w:rsid w:val="0082424A"/>
    <w:rsid w:val="0082603C"/>
    <w:rsid w:val="00827423"/>
    <w:rsid w:val="008309E1"/>
    <w:rsid w:val="00833693"/>
    <w:rsid w:val="008347F8"/>
    <w:rsid w:val="00840A2F"/>
    <w:rsid w:val="00843122"/>
    <w:rsid w:val="008439E5"/>
    <w:rsid w:val="00843F98"/>
    <w:rsid w:val="00844256"/>
    <w:rsid w:val="008525EB"/>
    <w:rsid w:val="0085571C"/>
    <w:rsid w:val="0086061C"/>
    <w:rsid w:val="0086152F"/>
    <w:rsid w:val="0086417A"/>
    <w:rsid w:val="00864CC7"/>
    <w:rsid w:val="00865DC5"/>
    <w:rsid w:val="00866146"/>
    <w:rsid w:val="00866DE0"/>
    <w:rsid w:val="00875C82"/>
    <w:rsid w:val="008774BC"/>
    <w:rsid w:val="00877714"/>
    <w:rsid w:val="00881490"/>
    <w:rsid w:val="00881D8E"/>
    <w:rsid w:val="00883898"/>
    <w:rsid w:val="00883E0C"/>
    <w:rsid w:val="008865E1"/>
    <w:rsid w:val="00890C91"/>
    <w:rsid w:val="00891767"/>
    <w:rsid w:val="00892CB5"/>
    <w:rsid w:val="0089398E"/>
    <w:rsid w:val="00894E63"/>
    <w:rsid w:val="00895091"/>
    <w:rsid w:val="008960E8"/>
    <w:rsid w:val="008A050D"/>
    <w:rsid w:val="008A0724"/>
    <w:rsid w:val="008A11AB"/>
    <w:rsid w:val="008B0ADD"/>
    <w:rsid w:val="008B0FA7"/>
    <w:rsid w:val="008B41AE"/>
    <w:rsid w:val="008B43F8"/>
    <w:rsid w:val="008B580C"/>
    <w:rsid w:val="008B6AC8"/>
    <w:rsid w:val="008B6BA4"/>
    <w:rsid w:val="008C36E9"/>
    <w:rsid w:val="008D0A60"/>
    <w:rsid w:val="008D2229"/>
    <w:rsid w:val="008D5AD1"/>
    <w:rsid w:val="008D5D97"/>
    <w:rsid w:val="008E32C0"/>
    <w:rsid w:val="008E3A75"/>
    <w:rsid w:val="008E4FD4"/>
    <w:rsid w:val="008E6D9A"/>
    <w:rsid w:val="008F0638"/>
    <w:rsid w:val="008F078C"/>
    <w:rsid w:val="008F0D05"/>
    <w:rsid w:val="008F45FB"/>
    <w:rsid w:val="008F5F05"/>
    <w:rsid w:val="008F79EC"/>
    <w:rsid w:val="00900E1F"/>
    <w:rsid w:val="009035BA"/>
    <w:rsid w:val="00904DBB"/>
    <w:rsid w:val="00905285"/>
    <w:rsid w:val="0090588A"/>
    <w:rsid w:val="00913CBD"/>
    <w:rsid w:val="009147F9"/>
    <w:rsid w:val="00914DF0"/>
    <w:rsid w:val="009157DD"/>
    <w:rsid w:val="00921215"/>
    <w:rsid w:val="00921590"/>
    <w:rsid w:val="009224F4"/>
    <w:rsid w:val="00927A23"/>
    <w:rsid w:val="0093066C"/>
    <w:rsid w:val="0093301E"/>
    <w:rsid w:val="00933344"/>
    <w:rsid w:val="0093334B"/>
    <w:rsid w:val="00934968"/>
    <w:rsid w:val="009367E7"/>
    <w:rsid w:val="0094340F"/>
    <w:rsid w:val="0094672D"/>
    <w:rsid w:val="00947D39"/>
    <w:rsid w:val="00950D95"/>
    <w:rsid w:val="009536E9"/>
    <w:rsid w:val="00957235"/>
    <w:rsid w:val="00960B14"/>
    <w:rsid w:val="0096346D"/>
    <w:rsid w:val="0096581D"/>
    <w:rsid w:val="00973830"/>
    <w:rsid w:val="00973DD3"/>
    <w:rsid w:val="00974C3F"/>
    <w:rsid w:val="009751BC"/>
    <w:rsid w:val="00981EBE"/>
    <w:rsid w:val="00983AFB"/>
    <w:rsid w:val="00985D1E"/>
    <w:rsid w:val="00986CF8"/>
    <w:rsid w:val="009905ED"/>
    <w:rsid w:val="00990F36"/>
    <w:rsid w:val="0099177A"/>
    <w:rsid w:val="009A058A"/>
    <w:rsid w:val="009A2F56"/>
    <w:rsid w:val="009B0275"/>
    <w:rsid w:val="009C086F"/>
    <w:rsid w:val="009C4728"/>
    <w:rsid w:val="009D0405"/>
    <w:rsid w:val="009D183F"/>
    <w:rsid w:val="009D5D37"/>
    <w:rsid w:val="009D7CB7"/>
    <w:rsid w:val="009E03BF"/>
    <w:rsid w:val="009E563E"/>
    <w:rsid w:val="009E7025"/>
    <w:rsid w:val="009F03EE"/>
    <w:rsid w:val="009F07DE"/>
    <w:rsid w:val="009F1750"/>
    <w:rsid w:val="009F2053"/>
    <w:rsid w:val="009F62E5"/>
    <w:rsid w:val="00A01317"/>
    <w:rsid w:val="00A02C5D"/>
    <w:rsid w:val="00A033D9"/>
    <w:rsid w:val="00A03C95"/>
    <w:rsid w:val="00A0515A"/>
    <w:rsid w:val="00A0625E"/>
    <w:rsid w:val="00A07C95"/>
    <w:rsid w:val="00A11317"/>
    <w:rsid w:val="00A12269"/>
    <w:rsid w:val="00A151DC"/>
    <w:rsid w:val="00A152BA"/>
    <w:rsid w:val="00A163D7"/>
    <w:rsid w:val="00A27557"/>
    <w:rsid w:val="00A27A50"/>
    <w:rsid w:val="00A315F5"/>
    <w:rsid w:val="00A340C1"/>
    <w:rsid w:val="00A3623B"/>
    <w:rsid w:val="00A43004"/>
    <w:rsid w:val="00A433FF"/>
    <w:rsid w:val="00A46545"/>
    <w:rsid w:val="00A55224"/>
    <w:rsid w:val="00A56B21"/>
    <w:rsid w:val="00A574F2"/>
    <w:rsid w:val="00A60AF9"/>
    <w:rsid w:val="00A7014A"/>
    <w:rsid w:val="00A7105D"/>
    <w:rsid w:val="00A712AA"/>
    <w:rsid w:val="00A72AA6"/>
    <w:rsid w:val="00A73594"/>
    <w:rsid w:val="00A768EF"/>
    <w:rsid w:val="00A76920"/>
    <w:rsid w:val="00A805CE"/>
    <w:rsid w:val="00A84F49"/>
    <w:rsid w:val="00A8588F"/>
    <w:rsid w:val="00A85CC3"/>
    <w:rsid w:val="00A913DC"/>
    <w:rsid w:val="00A9430C"/>
    <w:rsid w:val="00AA6466"/>
    <w:rsid w:val="00AA763A"/>
    <w:rsid w:val="00AA7931"/>
    <w:rsid w:val="00AB1E2C"/>
    <w:rsid w:val="00AB24EF"/>
    <w:rsid w:val="00AB2629"/>
    <w:rsid w:val="00AB5AFF"/>
    <w:rsid w:val="00AC1A52"/>
    <w:rsid w:val="00AC2295"/>
    <w:rsid w:val="00AC3374"/>
    <w:rsid w:val="00AC40CE"/>
    <w:rsid w:val="00AC4619"/>
    <w:rsid w:val="00AC6275"/>
    <w:rsid w:val="00AC7356"/>
    <w:rsid w:val="00AD326F"/>
    <w:rsid w:val="00AD5D0F"/>
    <w:rsid w:val="00AD6869"/>
    <w:rsid w:val="00AE152F"/>
    <w:rsid w:val="00AE3FAA"/>
    <w:rsid w:val="00AE7E46"/>
    <w:rsid w:val="00AF0F08"/>
    <w:rsid w:val="00AF3BCC"/>
    <w:rsid w:val="00AF4A66"/>
    <w:rsid w:val="00AF59EC"/>
    <w:rsid w:val="00AF5ACA"/>
    <w:rsid w:val="00B0000E"/>
    <w:rsid w:val="00B02A03"/>
    <w:rsid w:val="00B03277"/>
    <w:rsid w:val="00B076F5"/>
    <w:rsid w:val="00B14C01"/>
    <w:rsid w:val="00B1652F"/>
    <w:rsid w:val="00B17A02"/>
    <w:rsid w:val="00B23105"/>
    <w:rsid w:val="00B24B26"/>
    <w:rsid w:val="00B256FE"/>
    <w:rsid w:val="00B26EE0"/>
    <w:rsid w:val="00B31E74"/>
    <w:rsid w:val="00B36F38"/>
    <w:rsid w:val="00B406D0"/>
    <w:rsid w:val="00B40E04"/>
    <w:rsid w:val="00B41099"/>
    <w:rsid w:val="00B410D6"/>
    <w:rsid w:val="00B448AB"/>
    <w:rsid w:val="00B45514"/>
    <w:rsid w:val="00B54289"/>
    <w:rsid w:val="00B6036E"/>
    <w:rsid w:val="00B60547"/>
    <w:rsid w:val="00B62529"/>
    <w:rsid w:val="00B631BB"/>
    <w:rsid w:val="00B64127"/>
    <w:rsid w:val="00B641DD"/>
    <w:rsid w:val="00B65FB0"/>
    <w:rsid w:val="00B7199A"/>
    <w:rsid w:val="00B75D7A"/>
    <w:rsid w:val="00B8044D"/>
    <w:rsid w:val="00B81207"/>
    <w:rsid w:val="00B81C8A"/>
    <w:rsid w:val="00B85E90"/>
    <w:rsid w:val="00B86CC1"/>
    <w:rsid w:val="00B87F76"/>
    <w:rsid w:val="00B9249A"/>
    <w:rsid w:val="00B92AA6"/>
    <w:rsid w:val="00B931A5"/>
    <w:rsid w:val="00B96006"/>
    <w:rsid w:val="00BA372A"/>
    <w:rsid w:val="00BA5FBE"/>
    <w:rsid w:val="00BB581E"/>
    <w:rsid w:val="00BB6D10"/>
    <w:rsid w:val="00BC09C2"/>
    <w:rsid w:val="00BC09FD"/>
    <w:rsid w:val="00BC17A5"/>
    <w:rsid w:val="00BC17A6"/>
    <w:rsid w:val="00BC2631"/>
    <w:rsid w:val="00BC2A8C"/>
    <w:rsid w:val="00BC2F40"/>
    <w:rsid w:val="00BC4C67"/>
    <w:rsid w:val="00BC772B"/>
    <w:rsid w:val="00BD1345"/>
    <w:rsid w:val="00BD24EB"/>
    <w:rsid w:val="00BD6322"/>
    <w:rsid w:val="00BE2BF3"/>
    <w:rsid w:val="00BE2FEE"/>
    <w:rsid w:val="00BE4C9E"/>
    <w:rsid w:val="00BE699E"/>
    <w:rsid w:val="00BF47BA"/>
    <w:rsid w:val="00BF4B8C"/>
    <w:rsid w:val="00BF4BA4"/>
    <w:rsid w:val="00C00304"/>
    <w:rsid w:val="00C00B0F"/>
    <w:rsid w:val="00C00E6D"/>
    <w:rsid w:val="00C02ADB"/>
    <w:rsid w:val="00C039FE"/>
    <w:rsid w:val="00C06F72"/>
    <w:rsid w:val="00C10D38"/>
    <w:rsid w:val="00C10D5C"/>
    <w:rsid w:val="00C13A54"/>
    <w:rsid w:val="00C14865"/>
    <w:rsid w:val="00C166F9"/>
    <w:rsid w:val="00C2341D"/>
    <w:rsid w:val="00C23C00"/>
    <w:rsid w:val="00C274A9"/>
    <w:rsid w:val="00C30E40"/>
    <w:rsid w:val="00C31137"/>
    <w:rsid w:val="00C32648"/>
    <w:rsid w:val="00C3570F"/>
    <w:rsid w:val="00C36C5A"/>
    <w:rsid w:val="00C37952"/>
    <w:rsid w:val="00C413B1"/>
    <w:rsid w:val="00C443F6"/>
    <w:rsid w:val="00C51849"/>
    <w:rsid w:val="00C553B7"/>
    <w:rsid w:val="00C56C43"/>
    <w:rsid w:val="00C56DD1"/>
    <w:rsid w:val="00C60317"/>
    <w:rsid w:val="00C640AF"/>
    <w:rsid w:val="00C71326"/>
    <w:rsid w:val="00C72B3B"/>
    <w:rsid w:val="00C72EE4"/>
    <w:rsid w:val="00C76A0C"/>
    <w:rsid w:val="00C80B56"/>
    <w:rsid w:val="00C80CDD"/>
    <w:rsid w:val="00C8275A"/>
    <w:rsid w:val="00C87B58"/>
    <w:rsid w:val="00C9476E"/>
    <w:rsid w:val="00C97A3A"/>
    <w:rsid w:val="00CA3EB3"/>
    <w:rsid w:val="00CA40CE"/>
    <w:rsid w:val="00CA4F80"/>
    <w:rsid w:val="00CA62F8"/>
    <w:rsid w:val="00CB0068"/>
    <w:rsid w:val="00CB1937"/>
    <w:rsid w:val="00CB22BE"/>
    <w:rsid w:val="00CB47FA"/>
    <w:rsid w:val="00CB525E"/>
    <w:rsid w:val="00CB615A"/>
    <w:rsid w:val="00CC167C"/>
    <w:rsid w:val="00CC38A5"/>
    <w:rsid w:val="00CC490C"/>
    <w:rsid w:val="00CC54D1"/>
    <w:rsid w:val="00CC7377"/>
    <w:rsid w:val="00CC755F"/>
    <w:rsid w:val="00CC7676"/>
    <w:rsid w:val="00CD0F76"/>
    <w:rsid w:val="00CD317E"/>
    <w:rsid w:val="00CD5316"/>
    <w:rsid w:val="00CE0D6F"/>
    <w:rsid w:val="00CE202C"/>
    <w:rsid w:val="00CE7830"/>
    <w:rsid w:val="00CF373A"/>
    <w:rsid w:val="00CF4ECF"/>
    <w:rsid w:val="00D017F3"/>
    <w:rsid w:val="00D037EF"/>
    <w:rsid w:val="00D068A7"/>
    <w:rsid w:val="00D06DF8"/>
    <w:rsid w:val="00D06FCD"/>
    <w:rsid w:val="00D07469"/>
    <w:rsid w:val="00D07A4D"/>
    <w:rsid w:val="00D140EC"/>
    <w:rsid w:val="00D14269"/>
    <w:rsid w:val="00D17565"/>
    <w:rsid w:val="00D1789E"/>
    <w:rsid w:val="00D238E4"/>
    <w:rsid w:val="00D23FC3"/>
    <w:rsid w:val="00D319B4"/>
    <w:rsid w:val="00D323AA"/>
    <w:rsid w:val="00D32C9D"/>
    <w:rsid w:val="00D32CC1"/>
    <w:rsid w:val="00D341A1"/>
    <w:rsid w:val="00D34EC3"/>
    <w:rsid w:val="00D36160"/>
    <w:rsid w:val="00D36BC3"/>
    <w:rsid w:val="00D36F7A"/>
    <w:rsid w:val="00D37D9D"/>
    <w:rsid w:val="00D43C3B"/>
    <w:rsid w:val="00D508C5"/>
    <w:rsid w:val="00D5166E"/>
    <w:rsid w:val="00D54A7C"/>
    <w:rsid w:val="00D65B73"/>
    <w:rsid w:val="00D70895"/>
    <w:rsid w:val="00D70982"/>
    <w:rsid w:val="00D75E40"/>
    <w:rsid w:val="00D84B9D"/>
    <w:rsid w:val="00D90DA0"/>
    <w:rsid w:val="00D9100A"/>
    <w:rsid w:val="00D9251B"/>
    <w:rsid w:val="00D9364A"/>
    <w:rsid w:val="00DA1B44"/>
    <w:rsid w:val="00DA47B1"/>
    <w:rsid w:val="00DA7CD9"/>
    <w:rsid w:val="00DB1E2D"/>
    <w:rsid w:val="00DB2DBE"/>
    <w:rsid w:val="00DB5AE8"/>
    <w:rsid w:val="00DC3509"/>
    <w:rsid w:val="00DC40E1"/>
    <w:rsid w:val="00DC59D0"/>
    <w:rsid w:val="00DC71A9"/>
    <w:rsid w:val="00DD4B65"/>
    <w:rsid w:val="00DD510E"/>
    <w:rsid w:val="00DD59F0"/>
    <w:rsid w:val="00DD5CC4"/>
    <w:rsid w:val="00DE1D10"/>
    <w:rsid w:val="00DE3F33"/>
    <w:rsid w:val="00DE4EAB"/>
    <w:rsid w:val="00DF3AC6"/>
    <w:rsid w:val="00DF404C"/>
    <w:rsid w:val="00DF6A6B"/>
    <w:rsid w:val="00E01847"/>
    <w:rsid w:val="00E02F86"/>
    <w:rsid w:val="00E0565A"/>
    <w:rsid w:val="00E10F28"/>
    <w:rsid w:val="00E14CFD"/>
    <w:rsid w:val="00E16F7D"/>
    <w:rsid w:val="00E17931"/>
    <w:rsid w:val="00E17CFA"/>
    <w:rsid w:val="00E25125"/>
    <w:rsid w:val="00E25923"/>
    <w:rsid w:val="00E25CC4"/>
    <w:rsid w:val="00E31916"/>
    <w:rsid w:val="00E31E40"/>
    <w:rsid w:val="00E32B1D"/>
    <w:rsid w:val="00E335A6"/>
    <w:rsid w:val="00E4024B"/>
    <w:rsid w:val="00E42AAF"/>
    <w:rsid w:val="00E43D43"/>
    <w:rsid w:val="00E47165"/>
    <w:rsid w:val="00E52182"/>
    <w:rsid w:val="00E60E51"/>
    <w:rsid w:val="00E61EA9"/>
    <w:rsid w:val="00E6242B"/>
    <w:rsid w:val="00E64BC5"/>
    <w:rsid w:val="00E66EB9"/>
    <w:rsid w:val="00E719AD"/>
    <w:rsid w:val="00E71C4B"/>
    <w:rsid w:val="00E72CFB"/>
    <w:rsid w:val="00E739A9"/>
    <w:rsid w:val="00E76970"/>
    <w:rsid w:val="00E77359"/>
    <w:rsid w:val="00E77853"/>
    <w:rsid w:val="00E81351"/>
    <w:rsid w:val="00E8661E"/>
    <w:rsid w:val="00E906CF"/>
    <w:rsid w:val="00E93D72"/>
    <w:rsid w:val="00E943F3"/>
    <w:rsid w:val="00E94F18"/>
    <w:rsid w:val="00E950DF"/>
    <w:rsid w:val="00E96760"/>
    <w:rsid w:val="00E976E7"/>
    <w:rsid w:val="00EA0DC6"/>
    <w:rsid w:val="00EA12E2"/>
    <w:rsid w:val="00EA18F0"/>
    <w:rsid w:val="00EA794D"/>
    <w:rsid w:val="00EB03E5"/>
    <w:rsid w:val="00EB391B"/>
    <w:rsid w:val="00EB4AC8"/>
    <w:rsid w:val="00EB5341"/>
    <w:rsid w:val="00EB6611"/>
    <w:rsid w:val="00EC040C"/>
    <w:rsid w:val="00EC4FDE"/>
    <w:rsid w:val="00ED4E5E"/>
    <w:rsid w:val="00ED574F"/>
    <w:rsid w:val="00ED7C1A"/>
    <w:rsid w:val="00EE1B53"/>
    <w:rsid w:val="00EE3CCD"/>
    <w:rsid w:val="00F00F66"/>
    <w:rsid w:val="00F016B3"/>
    <w:rsid w:val="00F035E4"/>
    <w:rsid w:val="00F03EA9"/>
    <w:rsid w:val="00F106DE"/>
    <w:rsid w:val="00F1398A"/>
    <w:rsid w:val="00F13DCB"/>
    <w:rsid w:val="00F149A1"/>
    <w:rsid w:val="00F1644B"/>
    <w:rsid w:val="00F16C5A"/>
    <w:rsid w:val="00F22076"/>
    <w:rsid w:val="00F23C56"/>
    <w:rsid w:val="00F24996"/>
    <w:rsid w:val="00F271D3"/>
    <w:rsid w:val="00F279AD"/>
    <w:rsid w:val="00F31937"/>
    <w:rsid w:val="00F330E4"/>
    <w:rsid w:val="00F33EDB"/>
    <w:rsid w:val="00F3563C"/>
    <w:rsid w:val="00F361ED"/>
    <w:rsid w:val="00F36E1C"/>
    <w:rsid w:val="00F40D5A"/>
    <w:rsid w:val="00F416CF"/>
    <w:rsid w:val="00F452FD"/>
    <w:rsid w:val="00F457C0"/>
    <w:rsid w:val="00F5544A"/>
    <w:rsid w:val="00F557B3"/>
    <w:rsid w:val="00F566ED"/>
    <w:rsid w:val="00F570C7"/>
    <w:rsid w:val="00F60551"/>
    <w:rsid w:val="00F62D4D"/>
    <w:rsid w:val="00F6328D"/>
    <w:rsid w:val="00F6443B"/>
    <w:rsid w:val="00F660D6"/>
    <w:rsid w:val="00F66341"/>
    <w:rsid w:val="00F72352"/>
    <w:rsid w:val="00F748A2"/>
    <w:rsid w:val="00F74F96"/>
    <w:rsid w:val="00F762E2"/>
    <w:rsid w:val="00F77040"/>
    <w:rsid w:val="00F83CB7"/>
    <w:rsid w:val="00F84784"/>
    <w:rsid w:val="00F857FD"/>
    <w:rsid w:val="00F8682B"/>
    <w:rsid w:val="00F86ED9"/>
    <w:rsid w:val="00F9017D"/>
    <w:rsid w:val="00F9129C"/>
    <w:rsid w:val="00F920B2"/>
    <w:rsid w:val="00F92CC5"/>
    <w:rsid w:val="00F93CD2"/>
    <w:rsid w:val="00FA1DEE"/>
    <w:rsid w:val="00FA3BFD"/>
    <w:rsid w:val="00FA42F0"/>
    <w:rsid w:val="00FA5E2A"/>
    <w:rsid w:val="00FA5EB1"/>
    <w:rsid w:val="00FA6D3E"/>
    <w:rsid w:val="00FB1A44"/>
    <w:rsid w:val="00FB3E0E"/>
    <w:rsid w:val="00FB46CD"/>
    <w:rsid w:val="00FC0951"/>
    <w:rsid w:val="00FC0A86"/>
    <w:rsid w:val="00FC0AA6"/>
    <w:rsid w:val="00FC0C70"/>
    <w:rsid w:val="00FC0F7C"/>
    <w:rsid w:val="00FC152A"/>
    <w:rsid w:val="00FC203C"/>
    <w:rsid w:val="00FC2D99"/>
    <w:rsid w:val="00FC7881"/>
    <w:rsid w:val="00FD2052"/>
    <w:rsid w:val="00FD2C79"/>
    <w:rsid w:val="00FD39AA"/>
    <w:rsid w:val="00FD3F30"/>
    <w:rsid w:val="00FD470E"/>
    <w:rsid w:val="00FD51D5"/>
    <w:rsid w:val="00FD5BD7"/>
    <w:rsid w:val="00FE0104"/>
    <w:rsid w:val="00FE23E1"/>
    <w:rsid w:val="00FE35ED"/>
    <w:rsid w:val="00FE68A7"/>
    <w:rsid w:val="00FF1063"/>
    <w:rsid w:val="00FF23B0"/>
    <w:rsid w:val="00FF2D5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97CEF35-86B4-4590-90E2-624B967932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5CA7"/>
    <w:pPr>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155CA7"/>
    <w:pPr>
      <w:keepNext/>
      <w:keepLines/>
      <w:spacing w:before="240" w:after="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155CA7"/>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55CA7"/>
    <w:pPr>
      <w:keepNext/>
      <w:keepLines/>
      <w:spacing w:before="40" w:after="0"/>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049A"/>
    <w:pPr>
      <w:ind w:left="720"/>
      <w:contextualSpacing/>
    </w:pPr>
  </w:style>
  <w:style w:type="character" w:customStyle="1" w:styleId="Heading1Char">
    <w:name w:val="Heading 1 Char"/>
    <w:basedOn w:val="DefaultParagraphFont"/>
    <w:link w:val="Heading1"/>
    <w:uiPriority w:val="9"/>
    <w:rsid w:val="00155CA7"/>
    <w:rPr>
      <w:rFonts w:ascii="Times New Roman" w:eastAsiaTheme="majorEastAsia" w:hAnsi="Times New Roman" w:cstheme="majorBidi"/>
      <w:b/>
      <w:caps/>
      <w:color w:val="000000" w:themeColor="text1"/>
      <w:sz w:val="24"/>
      <w:szCs w:val="32"/>
    </w:rPr>
  </w:style>
  <w:style w:type="character" w:customStyle="1" w:styleId="Heading2Char">
    <w:name w:val="Heading 2 Char"/>
    <w:basedOn w:val="DefaultParagraphFont"/>
    <w:link w:val="Heading2"/>
    <w:uiPriority w:val="9"/>
    <w:rsid w:val="00155CA7"/>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155CA7"/>
    <w:rPr>
      <w:rFonts w:ascii="Times New Roman" w:eastAsiaTheme="majorEastAsia" w:hAnsi="Times New Roman" w:cstheme="majorBidi"/>
      <w:color w:val="000000" w:themeColor="tex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9220452">
      <w:bodyDiv w:val="1"/>
      <w:marLeft w:val="0"/>
      <w:marRight w:val="0"/>
      <w:marTop w:val="0"/>
      <w:marBottom w:val="0"/>
      <w:divBdr>
        <w:top w:val="none" w:sz="0" w:space="0" w:color="auto"/>
        <w:left w:val="none" w:sz="0" w:space="0" w:color="auto"/>
        <w:bottom w:val="none" w:sz="0" w:space="0" w:color="auto"/>
        <w:right w:val="none" w:sz="0" w:space="0" w:color="auto"/>
      </w:divBdr>
    </w:div>
    <w:div w:id="351567237">
      <w:bodyDiv w:val="1"/>
      <w:marLeft w:val="0"/>
      <w:marRight w:val="0"/>
      <w:marTop w:val="0"/>
      <w:marBottom w:val="0"/>
      <w:divBdr>
        <w:top w:val="none" w:sz="0" w:space="0" w:color="auto"/>
        <w:left w:val="none" w:sz="0" w:space="0" w:color="auto"/>
        <w:bottom w:val="none" w:sz="0" w:space="0" w:color="auto"/>
        <w:right w:val="none" w:sz="0" w:space="0" w:color="auto"/>
      </w:divBdr>
    </w:div>
    <w:div w:id="907231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4C7CB7-48F3-42B0-B8AE-D9ADFB1F8B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2</TotalTime>
  <Pages>4</Pages>
  <Words>4098</Words>
  <Characters>23361</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dc:creator>
  <cp:keywords/>
  <dc:description/>
  <cp:lastModifiedBy>Mus</cp:lastModifiedBy>
  <cp:revision>1569</cp:revision>
  <dcterms:created xsi:type="dcterms:W3CDTF">2020-12-13T08:58:00Z</dcterms:created>
  <dcterms:modified xsi:type="dcterms:W3CDTF">2021-01-23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b5bbf0-fbdf-394f-a841-83f6ae3c7c0d</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